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D6341BD" w14:textId="77777777" w:rsidR="00580A03" w:rsidRPr="00B805CE" w:rsidRDefault="00580A03" w:rsidP="00B805CE">
      <w:pPr>
        <w:widowControl w:val="0"/>
        <w:rPr>
          <w:b/>
          <w:bCs/>
          <w:color w:val="000000" w:themeColor="text1"/>
          <w:u w:color="FF0000"/>
        </w:rPr>
      </w:pPr>
      <w:r w:rsidRPr="00B805CE">
        <w:rPr>
          <w:b/>
          <w:bCs/>
          <w:color w:val="000000" w:themeColor="text1"/>
          <w:u w:color="FF0000"/>
        </w:rPr>
        <w:t>Supplemental Table 1: Selected Institutional and commercial monogenic IBD panels*.</w:t>
      </w:r>
    </w:p>
    <w:p w14:paraId="03DDAFCE" w14:textId="77777777" w:rsidR="00580A03" w:rsidRPr="008D2EF2" w:rsidRDefault="00580A03" w:rsidP="00580A03">
      <w:pPr>
        <w:pStyle w:val="ListParagraph"/>
        <w:widowControl w:val="0"/>
        <w:spacing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u w:color="FF0000"/>
          <w:lang w:val="en-GB"/>
        </w:rPr>
      </w:pPr>
    </w:p>
    <w:tbl>
      <w:tblPr>
        <w:tblW w:w="8676" w:type="dxa"/>
        <w:tblInd w:w="82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D0DDEF"/>
        <w:tblLayout w:type="fixed"/>
        <w:tblLook w:val="04A0" w:firstRow="1" w:lastRow="0" w:firstColumn="1" w:lastColumn="0" w:noHBand="0" w:noVBand="1"/>
      </w:tblPr>
      <w:tblGrid>
        <w:gridCol w:w="1294"/>
        <w:gridCol w:w="2268"/>
        <w:gridCol w:w="1275"/>
        <w:gridCol w:w="3839"/>
      </w:tblGrid>
      <w:tr w:rsidR="00580A03" w:rsidRPr="008D2EF2" w14:paraId="45A5DB98" w14:textId="77777777" w:rsidTr="006928C8">
        <w:trPr>
          <w:trHeight w:val="442"/>
        </w:trPr>
        <w:tc>
          <w:tcPr>
            <w:tcW w:w="129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AAE1187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u w:color="FF0000"/>
                <w:lang w:val="en-GB"/>
              </w:rPr>
              <w:t>Institution / Company</w:t>
            </w:r>
          </w:p>
        </w:tc>
        <w:tc>
          <w:tcPr>
            <w:tcW w:w="226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2E361E1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u w:color="FF0000"/>
                <w:lang w:val="en-GB"/>
              </w:rPr>
              <w:t>Name</w:t>
            </w:r>
          </w:p>
        </w:tc>
        <w:tc>
          <w:tcPr>
            <w:tcW w:w="1275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82EB58D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u w:color="FF0000"/>
                <w:lang w:val="en-GB"/>
              </w:rPr>
              <w:t>Number of genes</w:t>
            </w:r>
          </w:p>
        </w:tc>
        <w:tc>
          <w:tcPr>
            <w:tcW w:w="383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2F7C0A3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URL / citation</w:t>
            </w:r>
          </w:p>
        </w:tc>
      </w:tr>
      <w:tr w:rsidR="00580A03" w:rsidRPr="008D2EF2" w14:paraId="17132F3C" w14:textId="77777777" w:rsidTr="006928C8">
        <w:trPr>
          <w:trHeight w:val="767"/>
        </w:trPr>
        <w:tc>
          <w:tcPr>
            <w:tcW w:w="129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6E640C5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Invitae</w:t>
            </w:r>
            <w:proofErr w:type="spellEnd"/>
          </w:p>
        </w:tc>
        <w:tc>
          <w:tcPr>
            <w:tcW w:w="226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4F8448" w14:textId="77777777" w:rsidR="00580A03" w:rsidRPr="00BA5BEC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</w:pPr>
            <w:proofErr w:type="spellStart"/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Invitae</w:t>
            </w:r>
            <w:proofErr w:type="spellEnd"/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 xml:space="preserve"> Monogenic IBD Panel</w:t>
            </w:r>
          </w:p>
        </w:tc>
        <w:tc>
          <w:tcPr>
            <w:tcW w:w="1275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7929944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47</w:t>
            </w:r>
          </w:p>
        </w:tc>
        <w:tc>
          <w:tcPr>
            <w:tcW w:w="383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E0EC11B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https://www.invitae.com/en/physician/tests/08122/</w:t>
            </w:r>
          </w:p>
        </w:tc>
      </w:tr>
      <w:tr w:rsidR="00580A03" w:rsidRPr="008D2EF2" w14:paraId="75AA97C1" w14:textId="77777777" w:rsidTr="006928C8">
        <w:trPr>
          <w:trHeight w:val="809"/>
        </w:trPr>
        <w:tc>
          <w:tcPr>
            <w:tcW w:w="129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607BF2D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EGL-Eurofins</w:t>
            </w:r>
          </w:p>
        </w:tc>
        <w:tc>
          <w:tcPr>
            <w:tcW w:w="226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23E0BE6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EO-IBD Panel: Sequencing and CNV Analysis</w:t>
            </w:r>
          </w:p>
        </w:tc>
        <w:tc>
          <w:tcPr>
            <w:tcW w:w="1275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15B3546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26</w:t>
            </w:r>
          </w:p>
        </w:tc>
        <w:tc>
          <w:tcPr>
            <w:tcW w:w="383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317732F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https://www.egl-eurofins.com/tests/MM160</w:t>
            </w:r>
          </w:p>
        </w:tc>
      </w:tr>
      <w:tr w:rsidR="00580A03" w:rsidRPr="008D2EF2" w14:paraId="03EB0C32" w14:textId="77777777" w:rsidTr="006928C8">
        <w:trPr>
          <w:trHeight w:val="442"/>
        </w:trPr>
        <w:tc>
          <w:tcPr>
            <w:tcW w:w="129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C8CC478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Great Ormond Street</w:t>
            </w:r>
          </w:p>
        </w:tc>
        <w:tc>
          <w:tcPr>
            <w:tcW w:w="226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5A0517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 xml:space="preserve">TIGER panel </w:t>
            </w:r>
          </w:p>
        </w:tc>
        <w:tc>
          <w:tcPr>
            <w:tcW w:w="1275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B820080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41</w:t>
            </w:r>
          </w:p>
        </w:tc>
        <w:tc>
          <w:tcPr>
            <w:tcW w:w="383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59EA5E" w14:textId="77777777" w:rsidR="00580A03" w:rsidRDefault="00963FC2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</w:pPr>
            <w:hyperlink r:id="rId8" w:history="1">
              <w:r w:rsidR="00B5230A" w:rsidRPr="00FB7DB2">
                <w:rPr>
                  <w:rStyle w:val="Hyperlink"/>
                  <w:rFonts w:ascii="Times New Roman" w:hAnsi="Times New Roman" w:cs="Times New Roman"/>
                  <w:sz w:val="24"/>
                  <w:szCs w:val="24"/>
                  <w:lang w:val="en-GB"/>
                </w:rPr>
                <w:t>http://www.labs.gosh.nhs.uk/media/1390186/veo-ibd_v10.pdf</w:t>
              </w:r>
            </w:hyperlink>
          </w:p>
          <w:p w14:paraId="5580F702" w14:textId="15DF98B4" w:rsidR="00715B2E" w:rsidRDefault="00B5230A" w:rsidP="00533D8C">
            <w:pPr>
              <w:pStyle w:val="Body"/>
              <w:spacing w:line="240" w:lineRule="auto"/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Kammermeier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 xml:space="preserve"> et al. </w:t>
            </w:r>
            <w:r w:rsidR="00B776B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begin">
                <w:fldData xml:space="preserve">PEVuZE5vdGU+PENpdGU+PEF1dGhvcj5LYW1tZXJtZWllcjwvQXV0aG9yPjxZZWFyPjIwMTc8L1ll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</w:fldData>
              </w:fldChar>
            </w:r>
            <w:r w:rsidR="005D70F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instrText xml:space="preserve"> ADDIN EN.CITE </w:instrText>
            </w:r>
            <w:r w:rsidR="005D70F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begin">
                <w:fldData xml:space="preserve">PEVuZE5vdGU+PENpdGU+PEF1dGhvcj5LYW1tZXJtZWllcjwvQXV0aG9yPjxZZWFyPjIwMTc8L1ll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</w:fldData>
              </w:fldChar>
            </w:r>
            <w:r w:rsidR="005D70F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instrText xml:space="preserve"> ADDIN EN.CITE.DATA </w:instrText>
            </w:r>
            <w:r w:rsidR="005D70F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r>
            <w:r w:rsidR="005D70F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end"/>
            </w:r>
            <w:r w:rsidR="00B776B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r>
            <w:r w:rsidR="00B776B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separate"/>
            </w:r>
            <w:r w:rsidR="005D70FA">
              <w:rPr>
                <w:rStyle w:val="None"/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  <w:lang w:val="en-GB"/>
              </w:rPr>
              <w:t>(16)</w:t>
            </w:r>
            <w:r w:rsidR="00B776B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end"/>
            </w:r>
          </w:p>
          <w:p w14:paraId="4F90DFEB" w14:textId="77777777" w:rsidR="00B5230A" w:rsidRPr="008D2EF2" w:rsidRDefault="00B5230A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580A03" w:rsidRPr="008D2EF2" w14:paraId="2D5846CB" w14:textId="77777777" w:rsidTr="006928C8">
        <w:trPr>
          <w:trHeight w:val="425"/>
        </w:trPr>
        <w:tc>
          <w:tcPr>
            <w:tcW w:w="129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3F9B20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CHOPS</w:t>
            </w:r>
          </w:p>
        </w:tc>
        <w:tc>
          <w:tcPr>
            <w:tcW w:w="226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22F06FA" w14:textId="0BF0C7E5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VEO</w:t>
            </w:r>
            <w:r w:rsidR="007E48D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-</w:t>
            </w: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IBD Genomic Panel</w:t>
            </w:r>
          </w:p>
        </w:tc>
        <w:tc>
          <w:tcPr>
            <w:tcW w:w="1275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12B4B1B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98</w:t>
            </w:r>
          </w:p>
        </w:tc>
        <w:tc>
          <w:tcPr>
            <w:tcW w:w="383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4ED440B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https://www.testmenu.com/chop/Tests/853131</w:t>
            </w:r>
          </w:p>
        </w:tc>
      </w:tr>
      <w:tr w:rsidR="00580A03" w:rsidRPr="008D2EF2" w14:paraId="3C993974" w14:textId="77777777" w:rsidTr="006928C8">
        <w:trPr>
          <w:trHeight w:val="442"/>
        </w:trPr>
        <w:tc>
          <w:tcPr>
            <w:tcW w:w="129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EA0A9B2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Oxford</w:t>
            </w:r>
          </w:p>
        </w:tc>
        <w:tc>
          <w:tcPr>
            <w:tcW w:w="226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9AE43C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Monogenic IBD Panel</w:t>
            </w:r>
          </w:p>
        </w:tc>
        <w:tc>
          <w:tcPr>
            <w:tcW w:w="1275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32B215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21</w:t>
            </w:r>
          </w:p>
        </w:tc>
        <w:tc>
          <w:tcPr>
            <w:tcW w:w="383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4E692C4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unpublished</w:t>
            </w:r>
          </w:p>
        </w:tc>
      </w:tr>
      <w:tr w:rsidR="00580A03" w:rsidRPr="008D2EF2" w14:paraId="2DD3A62A" w14:textId="77777777" w:rsidTr="006928C8">
        <w:trPr>
          <w:trHeight w:val="220"/>
        </w:trPr>
        <w:tc>
          <w:tcPr>
            <w:tcW w:w="129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3DDF38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Munich</w:t>
            </w:r>
          </w:p>
        </w:tc>
        <w:tc>
          <w:tcPr>
            <w:tcW w:w="226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9A95D82" w14:textId="42918E4E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VEO</w:t>
            </w:r>
            <w:r w:rsidR="007E48D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-</w:t>
            </w: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IBD consortium</w:t>
            </w:r>
          </w:p>
        </w:tc>
        <w:tc>
          <w:tcPr>
            <w:tcW w:w="1275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17508DC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68</w:t>
            </w:r>
          </w:p>
        </w:tc>
        <w:tc>
          <w:tcPr>
            <w:tcW w:w="383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B585B1" w14:textId="494BB24F" w:rsidR="00580A03" w:rsidRDefault="00B9561C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U</w:t>
            </w:r>
            <w:r w:rsidR="00580A03"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npublished</w:t>
            </w:r>
          </w:p>
          <w:p w14:paraId="61E1C872" w14:textId="581E084E" w:rsidR="00B9561C" w:rsidRPr="008D2EF2" w:rsidRDefault="00B9561C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B9561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https://veoibd.org/</w:t>
            </w:r>
          </w:p>
        </w:tc>
      </w:tr>
      <w:tr w:rsidR="00580A03" w:rsidRPr="008D2EF2" w14:paraId="43FEBA90" w14:textId="77777777" w:rsidTr="006928C8">
        <w:trPr>
          <w:trHeight w:val="583"/>
        </w:trPr>
        <w:tc>
          <w:tcPr>
            <w:tcW w:w="129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9A708D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Institut</w:t>
            </w:r>
            <w:proofErr w:type="spellEnd"/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 xml:space="preserve"> Imagine, Paris</w:t>
            </w:r>
          </w:p>
        </w:tc>
        <w:tc>
          <w:tcPr>
            <w:tcW w:w="226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DC9C26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Monogenic enteropathies and VEO-IBD panel</w:t>
            </w:r>
          </w:p>
        </w:tc>
        <w:tc>
          <w:tcPr>
            <w:tcW w:w="1275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05F5038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160</w:t>
            </w:r>
          </w:p>
        </w:tc>
        <w:tc>
          <w:tcPr>
            <w:tcW w:w="383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3955C31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 xml:space="preserve">https://www.institutimagine.org/en/nadine-cerf-bensussan-179 </w:t>
            </w:r>
          </w:p>
        </w:tc>
      </w:tr>
      <w:tr w:rsidR="00580A03" w:rsidRPr="008D2EF2" w14:paraId="46220F16" w14:textId="77777777" w:rsidTr="006928C8">
        <w:trPr>
          <w:trHeight w:val="442"/>
        </w:trPr>
        <w:tc>
          <w:tcPr>
            <w:tcW w:w="129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E47FC68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Mayo Clinic</w:t>
            </w:r>
          </w:p>
        </w:tc>
        <w:tc>
          <w:tcPr>
            <w:tcW w:w="226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AAF04E" w14:textId="77777777" w:rsidR="00580A03" w:rsidRPr="008D2EF2" w:rsidRDefault="00580A03" w:rsidP="008B24C9">
            <w:pPr>
              <w:jc w:val="both"/>
              <w:rPr>
                <w:color w:val="000000" w:themeColor="text1"/>
              </w:rPr>
            </w:pPr>
          </w:p>
        </w:tc>
        <w:tc>
          <w:tcPr>
            <w:tcW w:w="1275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AD1C7F7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51</w:t>
            </w:r>
          </w:p>
        </w:tc>
        <w:tc>
          <w:tcPr>
            <w:tcW w:w="383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F10A38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https://www.mayocliniclabs.com/test-catalog/Clinical+and+Interpretive/65667</w:t>
            </w:r>
          </w:p>
        </w:tc>
      </w:tr>
      <w:tr w:rsidR="00580A03" w:rsidRPr="008D2EF2" w14:paraId="0AFD7752" w14:textId="77777777" w:rsidTr="006928C8">
        <w:trPr>
          <w:trHeight w:val="556"/>
        </w:trPr>
        <w:tc>
          <w:tcPr>
            <w:tcW w:w="129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A9ABDD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Genomic England</w:t>
            </w:r>
          </w:p>
        </w:tc>
        <w:tc>
          <w:tcPr>
            <w:tcW w:w="226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F331434" w14:textId="77777777" w:rsidR="00580A03" w:rsidRPr="008D2EF2" w:rsidRDefault="00963FC2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hyperlink r:id="rId9" w:history="1">
              <w:r w:rsidR="00580A03" w:rsidRPr="008D2EF2">
                <w:rPr>
                  <w:rStyle w:val="Hyperlink0"/>
                  <w:rFonts w:ascii="Times New Roman" w:hAnsi="Times New Roman" w:cs="Times New Roman"/>
                  <w:color w:val="000000" w:themeColor="text1"/>
                  <w:sz w:val="24"/>
                  <w:szCs w:val="24"/>
                  <w:u w:color="FF0000"/>
                  <w:lang w:val="en-GB"/>
                </w:rPr>
                <w:t>Infantile enterocolitis &amp; monogenic IBD</w:t>
              </w:r>
            </w:hyperlink>
          </w:p>
        </w:tc>
        <w:tc>
          <w:tcPr>
            <w:tcW w:w="1275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9ADD58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Style w:val="None"/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62</w:t>
            </w:r>
          </w:p>
        </w:tc>
        <w:tc>
          <w:tcPr>
            <w:tcW w:w="383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12A3343" w14:textId="77777777" w:rsidR="00580A03" w:rsidRPr="008D2EF2" w:rsidRDefault="00580A03" w:rsidP="008B24C9">
            <w:pPr>
              <w:pStyle w:val="ListParagraph"/>
              <w:widowControl w:val="0"/>
              <w:spacing w:line="240" w:lineRule="auto"/>
              <w:ind w:left="0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8D2EF2">
              <w:rPr>
                <w:rStyle w:val="None"/>
                <w:rFonts w:ascii="Times New Roman" w:hAnsi="Times New Roman" w:cs="Times New Roman"/>
                <w:color w:val="000000" w:themeColor="text1"/>
                <w:sz w:val="24"/>
                <w:szCs w:val="24"/>
                <w:u w:color="FF0000"/>
                <w:lang w:val="en-GB"/>
              </w:rPr>
              <w:t>https://panelapp.genomicsengland.co.uk/panels/176/</w:t>
            </w:r>
          </w:p>
        </w:tc>
      </w:tr>
      <w:tr w:rsidR="00580A03" w:rsidRPr="008D2EF2" w14:paraId="5FAF78C2" w14:textId="77777777" w:rsidTr="006928C8">
        <w:trPr>
          <w:trHeight w:val="222"/>
        </w:trPr>
        <w:tc>
          <w:tcPr>
            <w:tcW w:w="129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D7406F" w14:textId="77777777" w:rsidR="00580A03" w:rsidRPr="00FF77EC" w:rsidRDefault="00580A03" w:rsidP="49AE8015">
            <w:pPr>
              <w:pStyle w:val="ListParagraph"/>
              <w:widowControl w:val="0"/>
              <w:spacing w:line="24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49AE8015">
              <w:rPr>
                <w:rStyle w:val="None"/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Freiburg/Kiel</w:t>
            </w:r>
          </w:p>
        </w:tc>
        <w:tc>
          <w:tcPr>
            <w:tcW w:w="226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CFAC48" w14:textId="77777777" w:rsidR="00580A03" w:rsidRPr="00FF77EC" w:rsidRDefault="00580A03" w:rsidP="49AE8015">
            <w:pPr>
              <w:rPr>
                <w:color w:val="000000" w:themeColor="text1"/>
              </w:rPr>
            </w:pPr>
          </w:p>
        </w:tc>
        <w:tc>
          <w:tcPr>
            <w:tcW w:w="1275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E110459" w14:textId="77777777" w:rsidR="00580A03" w:rsidRPr="00FF77EC" w:rsidRDefault="00B5230A" w:rsidP="49AE8015">
            <w:pPr>
              <w:jc w:val="center"/>
              <w:rPr>
                <w:color w:val="000000" w:themeColor="text1"/>
              </w:rPr>
            </w:pPr>
            <w:r w:rsidRPr="49AE8015">
              <w:rPr>
                <w:color w:val="000000" w:themeColor="text1"/>
              </w:rPr>
              <w:t>28</w:t>
            </w:r>
          </w:p>
        </w:tc>
        <w:tc>
          <w:tcPr>
            <w:tcW w:w="383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DE09B08" w14:textId="38BA1167" w:rsidR="00715B2E" w:rsidRPr="008D2EF2" w:rsidRDefault="00580A03" w:rsidP="00715B2E">
            <w:pPr>
              <w:pStyle w:val="Body"/>
              <w:spacing w:line="240" w:lineRule="auto"/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49AE8015">
              <w:rPr>
                <w:rStyle w:val="None"/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Petersen et al</w:t>
            </w:r>
            <w:r w:rsidR="00715B2E">
              <w:rPr>
                <w:rStyle w:val="None"/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. </w:t>
            </w:r>
            <w:r w:rsidR="00B776B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begin">
                <w:fldData xml:space="preserve">PEVuZE5vdGU+PENpdGU+PEF1dGhvcj5QZXRlcnNlbjwvQXV0aG9yPjxZZWFyPjIwMTc8L1llYXI+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</w:fldData>
              </w:fldChar>
            </w:r>
            <w:r w:rsidR="000D22FF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instrText xml:space="preserve"> ADDIN EN.CITE </w:instrText>
            </w:r>
            <w:r w:rsidR="000D22FF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begin">
                <w:fldData xml:space="preserve">PEVuZE5vdGU+PENpdGU+PEF1dGhvcj5QZXRlcnNlbjwvQXV0aG9yPjxZZWFyPjIwMTc8L1llYXI+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</w:fldData>
              </w:fldChar>
            </w:r>
            <w:r w:rsidR="000D22FF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instrText xml:space="preserve"> ADDIN EN.CITE.DATA </w:instrText>
            </w:r>
            <w:r w:rsidR="000D22FF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r>
            <w:r w:rsidR="000D22FF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end"/>
            </w:r>
            <w:r w:rsidR="00B776B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r>
            <w:r w:rsidR="00B776B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separate"/>
            </w:r>
            <w:r w:rsidR="000D22FF">
              <w:rPr>
                <w:rStyle w:val="None"/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  <w:lang w:val="en-GB"/>
              </w:rPr>
              <w:t>(66)</w:t>
            </w:r>
            <w:r w:rsidR="00B776B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end"/>
            </w:r>
          </w:p>
          <w:p w14:paraId="7CA84D6E" w14:textId="77777777" w:rsidR="00580A03" w:rsidRPr="00FF77EC" w:rsidRDefault="00580A03" w:rsidP="49AE8015">
            <w:pPr>
              <w:pStyle w:val="ListParagraph"/>
              <w:widowControl w:val="0"/>
              <w:spacing w:line="24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</w:p>
        </w:tc>
      </w:tr>
      <w:tr w:rsidR="00580A03" w:rsidRPr="008D2EF2" w14:paraId="283CB6CE" w14:textId="77777777" w:rsidTr="006928C8">
        <w:trPr>
          <w:trHeight w:val="222"/>
        </w:trPr>
        <w:tc>
          <w:tcPr>
            <w:tcW w:w="129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9B897CB" w14:textId="77777777" w:rsidR="00B5230A" w:rsidRDefault="00B5230A" w:rsidP="00B5230A">
            <w:pPr>
              <w:pStyle w:val="NormalWeb"/>
              <w:shd w:val="clear" w:color="auto" w:fill="FFFFFF"/>
            </w:pPr>
            <w:r>
              <w:t xml:space="preserve">IRCCS </w:t>
            </w:r>
            <w:proofErr w:type="spellStart"/>
            <w:r>
              <w:t>Burlo</w:t>
            </w:r>
            <w:proofErr w:type="spellEnd"/>
            <w:r>
              <w:t xml:space="preserve"> </w:t>
            </w:r>
            <w:proofErr w:type="spellStart"/>
            <w:r>
              <w:t>Garofolo</w:t>
            </w:r>
            <w:proofErr w:type="spellEnd"/>
            <w:r>
              <w:t xml:space="preserve"> Trieste</w:t>
            </w:r>
          </w:p>
          <w:p w14:paraId="69A44778" w14:textId="77777777" w:rsidR="00580A03" w:rsidRPr="00FF77EC" w:rsidRDefault="00580A03" w:rsidP="008B24C9">
            <w:pPr>
              <w:pStyle w:val="ListParagraph"/>
              <w:widowControl w:val="0"/>
              <w:spacing w:line="24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highlight w:val="yellow"/>
                <w:lang w:val="en-GB"/>
              </w:rPr>
            </w:pPr>
          </w:p>
        </w:tc>
        <w:tc>
          <w:tcPr>
            <w:tcW w:w="226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56C90B" w14:textId="77777777" w:rsidR="00580A03" w:rsidRPr="00FF77EC" w:rsidRDefault="00580A03" w:rsidP="00EB77BE">
            <w:pPr>
              <w:jc w:val="center"/>
              <w:rPr>
                <w:color w:val="000000" w:themeColor="text1"/>
                <w:highlight w:val="yellow"/>
              </w:rPr>
            </w:pPr>
          </w:p>
        </w:tc>
        <w:tc>
          <w:tcPr>
            <w:tcW w:w="1275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6B8DE7" w14:textId="77777777" w:rsidR="00B5230A" w:rsidRDefault="00B5230A" w:rsidP="00EB77BE">
            <w:pPr>
              <w:pStyle w:val="NormalWeb"/>
              <w:shd w:val="clear" w:color="auto" w:fill="FFFFFF"/>
              <w:jc w:val="center"/>
            </w:pPr>
            <w:r>
              <w:t>30</w:t>
            </w:r>
          </w:p>
          <w:p w14:paraId="332FA7C4" w14:textId="77777777" w:rsidR="00580A03" w:rsidRPr="00FF77EC" w:rsidRDefault="00580A03" w:rsidP="00B5230A">
            <w:pPr>
              <w:jc w:val="center"/>
              <w:rPr>
                <w:color w:val="000000" w:themeColor="text1"/>
                <w:highlight w:val="yellow"/>
              </w:rPr>
            </w:pPr>
          </w:p>
        </w:tc>
        <w:tc>
          <w:tcPr>
            <w:tcW w:w="383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643E3AB" w14:textId="0A767403" w:rsidR="00715B2E" w:rsidRDefault="00B5230A" w:rsidP="00533D8C">
            <w:pPr>
              <w:pStyle w:val="Body"/>
              <w:spacing w:line="240" w:lineRule="auto"/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>
              <w:t xml:space="preserve">Lega et al. </w:t>
            </w:r>
            <w:r w:rsidR="00B776B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begin">
                <w:fldData xml:space="preserve">PEVuZE5vdGU+PENpdGU+PEF1dGhvcj5MZWdhPC9BdXRob3I+PFllYXI+MjAyMDwvWWVhcj48UmVj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</w:fldData>
              </w:fldChar>
            </w:r>
            <w:r w:rsidR="000D22FF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instrText xml:space="preserve"> ADDIN EN.CITE </w:instrText>
            </w:r>
            <w:r w:rsidR="000D22FF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begin">
                <w:fldData xml:space="preserve">PEVuZE5vdGU+PENpdGU+PEF1dGhvcj5MZWdhPC9BdXRob3I+PFllYXI+MjAyMDwvWWVhcj48UmVj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</w:fldData>
              </w:fldChar>
            </w:r>
            <w:r w:rsidR="000D22FF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instrText xml:space="preserve"> ADDIN EN.CITE.DATA </w:instrText>
            </w:r>
            <w:r w:rsidR="000D22FF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r>
            <w:r w:rsidR="000D22FF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end"/>
            </w:r>
            <w:r w:rsidR="00B776B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r>
            <w:r w:rsidR="00B776B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separate"/>
            </w:r>
            <w:r w:rsidR="000D22FF">
              <w:rPr>
                <w:rStyle w:val="None"/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  <w:lang w:val="en-GB"/>
              </w:rPr>
              <w:t>(35)</w:t>
            </w:r>
            <w:r w:rsidR="00B776BA">
              <w:rPr>
                <w:rStyle w:val="None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end"/>
            </w:r>
          </w:p>
          <w:p w14:paraId="3581EC51" w14:textId="77777777" w:rsidR="00B5230A" w:rsidRDefault="00B5230A" w:rsidP="00B5230A">
            <w:pPr>
              <w:pStyle w:val="NormalWeb"/>
              <w:shd w:val="clear" w:color="auto" w:fill="FFFFFF"/>
            </w:pPr>
          </w:p>
          <w:p w14:paraId="5453A70E" w14:textId="77777777" w:rsidR="00580A03" w:rsidRPr="00FF77EC" w:rsidRDefault="00580A03" w:rsidP="008B24C9">
            <w:pPr>
              <w:pStyle w:val="ListParagraph"/>
              <w:widowControl w:val="0"/>
              <w:spacing w:line="240" w:lineRule="auto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highlight w:val="yellow"/>
                <w:lang w:val="en-GB"/>
              </w:rPr>
            </w:pPr>
          </w:p>
        </w:tc>
      </w:tr>
      <w:tr w:rsidR="00580A03" w:rsidRPr="008D2EF2" w14:paraId="0A28FA5B" w14:textId="77777777" w:rsidTr="006928C8">
        <w:trPr>
          <w:trHeight w:val="222"/>
        </w:trPr>
        <w:tc>
          <w:tcPr>
            <w:tcW w:w="129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C3DB3D5" w14:textId="63667E96" w:rsidR="00580A03" w:rsidRPr="008D2EF2" w:rsidRDefault="009749F8" w:rsidP="008B24C9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Japan</w:t>
            </w:r>
          </w:p>
        </w:tc>
        <w:tc>
          <w:tcPr>
            <w:tcW w:w="2268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628D8A8" w14:textId="12A708E8" w:rsidR="00580A03" w:rsidRPr="008D2EF2" w:rsidRDefault="009749F8" w:rsidP="008B24C9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 xml:space="preserve">Early onset refractory </w:t>
            </w:r>
            <w:proofErr w:type="spellStart"/>
            <w:r>
              <w:rPr>
                <w:color w:val="000000" w:themeColor="text1"/>
              </w:rPr>
              <w:t>diarrhea</w:t>
            </w:r>
            <w:proofErr w:type="spellEnd"/>
            <w:r w:rsidR="00297D01">
              <w:rPr>
                <w:color w:val="000000" w:themeColor="text1"/>
              </w:rPr>
              <w:t xml:space="preserve"> panel</w:t>
            </w:r>
          </w:p>
        </w:tc>
        <w:tc>
          <w:tcPr>
            <w:tcW w:w="1275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F116C44" w14:textId="6FE5E97E" w:rsidR="00580A03" w:rsidRPr="00DC2A7A" w:rsidRDefault="00297D01" w:rsidP="00DC2A7A">
            <w:pPr>
              <w:jc w:val="center"/>
              <w:rPr>
                <w:color w:val="000000" w:themeColor="text1"/>
              </w:rPr>
            </w:pPr>
            <w:r w:rsidRPr="00DC2A7A">
              <w:rPr>
                <w:color w:val="000000" w:themeColor="text1"/>
              </w:rPr>
              <w:t>84</w:t>
            </w:r>
            <w:r>
              <w:rPr>
                <w:color w:val="000000" w:themeColor="text1"/>
              </w:rPr>
              <w:t xml:space="preserve"> +</w:t>
            </w:r>
          </w:p>
          <w:p w14:paraId="080C7C8D" w14:textId="50DEDC0B" w:rsidR="00297D01" w:rsidRPr="008D2EF2" w:rsidRDefault="00297D01" w:rsidP="00DC2A7A">
            <w:pPr>
              <w:jc w:val="center"/>
              <w:rPr>
                <w:color w:val="000000" w:themeColor="text1"/>
              </w:rPr>
            </w:pPr>
          </w:p>
        </w:tc>
        <w:tc>
          <w:tcPr>
            <w:tcW w:w="383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12E6B1" w14:textId="1BDEC532" w:rsidR="00580A03" w:rsidRPr="008D2EF2" w:rsidRDefault="009749F8" w:rsidP="008B24C9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 xml:space="preserve">Uchida et al. </w:t>
            </w:r>
            <w:r>
              <w:rPr>
                <w:color w:val="000000" w:themeColor="text1"/>
              </w:rPr>
              <w:fldChar w:fldCharType="begin">
                <w:fldData xml:space="preserve">PEVuZE5vdGU+PENpdGU+PEF1dGhvcj5VY2hpZGE8L0F1dGhvcj48WWVhcj4yMDIwPC9ZZWFyPjxS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</w:fldData>
              </w:fldChar>
            </w:r>
            <w:r w:rsidR="00A51299">
              <w:rPr>
                <w:color w:val="000000" w:themeColor="text1"/>
              </w:rPr>
              <w:instrText xml:space="preserve"> ADDIN EN.CITE </w:instrText>
            </w:r>
            <w:r w:rsidR="00A51299">
              <w:rPr>
                <w:color w:val="000000" w:themeColor="text1"/>
              </w:rPr>
              <w:fldChar w:fldCharType="begin">
                <w:fldData xml:space="preserve">PEVuZE5vdGU+PENpdGU+PEF1dGhvcj5VY2hpZGE8L0F1dGhvcj48WWVhcj4yMDIwPC9ZZWFyPjxS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</w:fldData>
              </w:fldChar>
            </w:r>
            <w:r w:rsidR="00A51299">
              <w:rPr>
                <w:color w:val="000000" w:themeColor="text1"/>
              </w:rPr>
              <w:instrText xml:space="preserve"> ADDIN EN.CITE.DATA </w:instrText>
            </w:r>
            <w:r w:rsidR="00A51299">
              <w:rPr>
                <w:color w:val="000000" w:themeColor="text1"/>
              </w:rPr>
            </w:r>
            <w:r w:rsidR="00A51299">
              <w:rPr>
                <w:color w:val="000000" w:themeColor="text1"/>
              </w:rPr>
              <w:fldChar w:fldCharType="end"/>
            </w:r>
            <w:r>
              <w:rPr>
                <w:color w:val="000000" w:themeColor="text1"/>
              </w:rPr>
            </w:r>
            <w:r>
              <w:rPr>
                <w:color w:val="000000" w:themeColor="text1"/>
              </w:rPr>
              <w:fldChar w:fldCharType="separate"/>
            </w:r>
            <w:r w:rsidR="00A51299">
              <w:rPr>
                <w:noProof/>
                <w:color w:val="000000" w:themeColor="text1"/>
              </w:rPr>
              <w:t>(118)</w:t>
            </w:r>
            <w:r>
              <w:rPr>
                <w:color w:val="000000" w:themeColor="text1"/>
              </w:rPr>
              <w:fldChar w:fldCharType="end"/>
            </w:r>
          </w:p>
        </w:tc>
      </w:tr>
    </w:tbl>
    <w:p w14:paraId="20FF2DE6" w14:textId="670DAAFC" w:rsidR="00715B2E" w:rsidRPr="00B805CE" w:rsidRDefault="00B805CE" w:rsidP="00B805CE">
      <w:pPr>
        <w:widowControl w:val="0"/>
        <w:rPr>
          <w:rStyle w:val="None"/>
          <w:color w:val="000000" w:themeColor="text1"/>
          <w:u w:color="FF0000"/>
        </w:rPr>
      </w:pPr>
      <w:r>
        <w:rPr>
          <w:rStyle w:val="None"/>
          <w:color w:val="000000" w:themeColor="text1"/>
          <w:u w:color="FF0000"/>
        </w:rPr>
        <w:t>*</w:t>
      </w:r>
      <w:r w:rsidR="00580A03" w:rsidRPr="00B805CE">
        <w:rPr>
          <w:rStyle w:val="None"/>
          <w:color w:val="000000" w:themeColor="text1"/>
          <w:u w:color="FF0000"/>
        </w:rPr>
        <w:t>Access to information 1.4.2020</w:t>
      </w:r>
      <w:r>
        <w:rPr>
          <w:rStyle w:val="None"/>
          <w:color w:val="000000" w:themeColor="text1"/>
          <w:u w:color="FF0000"/>
        </w:rPr>
        <w:t xml:space="preserve">; </w:t>
      </w:r>
      <w:r w:rsidR="00580A03" w:rsidRPr="61BA601D">
        <w:rPr>
          <w:rStyle w:val="None"/>
          <w:color w:val="000000" w:themeColor="text1"/>
        </w:rPr>
        <w:t>Abbreviations: VEO-IBD very early onset IBD, EO-IBD very early onset IBD, CNV copy number analysi</w:t>
      </w:r>
      <w:r>
        <w:rPr>
          <w:rStyle w:val="None"/>
          <w:color w:val="000000" w:themeColor="text1"/>
        </w:rPr>
        <w:t>s</w:t>
      </w:r>
    </w:p>
    <w:p w14:paraId="287FE3B9" w14:textId="0D7CB8A7" w:rsidR="00A671B7" w:rsidRPr="0007640C" w:rsidRDefault="00A671B7" w:rsidP="0007640C">
      <w:pPr>
        <w:pStyle w:val="Body"/>
        <w:spacing w:line="240" w:lineRule="auto"/>
        <w:rPr>
          <w:rStyle w:val="None"/>
          <w:rFonts w:ascii="Times New Roman" w:eastAsia="Times New Roman" w:hAnsi="Times New Roman" w:cs="Times New Roman"/>
          <w:sz w:val="24"/>
          <w:szCs w:val="24"/>
          <w:lang w:val="en-GB"/>
        </w:rPr>
      </w:pPr>
    </w:p>
    <w:sectPr w:rsidR="00A671B7" w:rsidRPr="0007640C" w:rsidSect="00904107">
      <w:headerReference w:type="default" r:id="rId10"/>
      <w:pgSz w:w="12240" w:h="15840"/>
      <w:pgMar w:top="1418" w:right="1418" w:bottom="1134" w:left="1418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0EFF289" w14:textId="77777777" w:rsidR="00963FC2" w:rsidRDefault="00963FC2">
      <w:r>
        <w:separator/>
      </w:r>
    </w:p>
  </w:endnote>
  <w:endnote w:type="continuationSeparator" w:id="0">
    <w:p w14:paraId="1C689DF3" w14:textId="77777777" w:rsidR="00963FC2" w:rsidRDefault="00963FC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Helvetica Neue">
    <w:altName w:val="Sylfaen"/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A4CBD96" w14:textId="77777777" w:rsidR="00963FC2" w:rsidRDefault="00963FC2">
      <w:r>
        <w:separator/>
      </w:r>
    </w:p>
  </w:footnote>
  <w:footnote w:type="continuationSeparator" w:id="0">
    <w:p w14:paraId="227062BF" w14:textId="77777777" w:rsidR="00963FC2" w:rsidRDefault="00963FC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76D7643" w14:textId="77777777" w:rsidR="00FA6B44" w:rsidRDefault="00FA6B44">
    <w:pPr>
      <w:pStyle w:val="HeaderFoo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1D7D7F"/>
    <w:multiLevelType w:val="hybridMultilevel"/>
    <w:tmpl w:val="ACE210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CC158D"/>
    <w:multiLevelType w:val="hybridMultilevel"/>
    <w:tmpl w:val="03508A18"/>
    <w:lvl w:ilvl="0" w:tplc="2AB00754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7608A548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697E7BFA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BBD8C412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7DCA134A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5536890A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DE4CBD9E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CB7E3B08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F76C6EAC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" w15:restartNumberingAfterBreak="0">
    <w:nsid w:val="0B630379"/>
    <w:multiLevelType w:val="hybridMultilevel"/>
    <w:tmpl w:val="CE58BDF0"/>
    <w:styleLink w:val="ImportedStyle2"/>
    <w:lvl w:ilvl="0" w:tplc="32FC7E5C">
      <w:start w:val="1"/>
      <w:numFmt w:val="decimal"/>
      <w:lvlText w:val="%1."/>
      <w:lvlJc w:val="left"/>
      <w:pPr>
        <w:tabs>
          <w:tab w:val="left" w:pos="720"/>
          <w:tab w:val="num" w:pos="1440"/>
        </w:tabs>
        <w:ind w:left="72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F67224B2">
      <w:start w:val="1"/>
      <w:numFmt w:val="decimal"/>
      <w:lvlText w:val="%2."/>
      <w:lvlJc w:val="left"/>
      <w:pPr>
        <w:tabs>
          <w:tab w:val="left" w:pos="720"/>
          <w:tab w:val="num" w:pos="2160"/>
        </w:tabs>
        <w:ind w:left="144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16285A06">
      <w:start w:val="1"/>
      <w:numFmt w:val="decimal"/>
      <w:lvlText w:val="%3."/>
      <w:lvlJc w:val="left"/>
      <w:pPr>
        <w:tabs>
          <w:tab w:val="left" w:pos="720"/>
          <w:tab w:val="num" w:pos="2880"/>
        </w:tabs>
        <w:ind w:left="216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289E7DB4">
      <w:start w:val="1"/>
      <w:numFmt w:val="decimal"/>
      <w:lvlText w:val="%4."/>
      <w:lvlJc w:val="left"/>
      <w:pPr>
        <w:tabs>
          <w:tab w:val="left" w:pos="720"/>
          <w:tab w:val="num" w:pos="3600"/>
        </w:tabs>
        <w:ind w:left="288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D3841F1A">
      <w:start w:val="1"/>
      <w:numFmt w:val="decimal"/>
      <w:lvlText w:val="%5."/>
      <w:lvlJc w:val="left"/>
      <w:pPr>
        <w:tabs>
          <w:tab w:val="left" w:pos="720"/>
          <w:tab w:val="num" w:pos="4320"/>
        </w:tabs>
        <w:ind w:left="360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A92A37B6">
      <w:start w:val="1"/>
      <w:numFmt w:val="decimal"/>
      <w:lvlText w:val="%6."/>
      <w:lvlJc w:val="left"/>
      <w:pPr>
        <w:tabs>
          <w:tab w:val="left" w:pos="720"/>
          <w:tab w:val="num" w:pos="5040"/>
        </w:tabs>
        <w:ind w:left="432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A1862770">
      <w:start w:val="1"/>
      <w:numFmt w:val="decimal"/>
      <w:lvlText w:val="%7."/>
      <w:lvlJc w:val="left"/>
      <w:pPr>
        <w:tabs>
          <w:tab w:val="left" w:pos="720"/>
          <w:tab w:val="num" w:pos="5760"/>
        </w:tabs>
        <w:ind w:left="504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5F36F330">
      <w:start w:val="1"/>
      <w:numFmt w:val="decimal"/>
      <w:lvlText w:val="%8."/>
      <w:lvlJc w:val="left"/>
      <w:pPr>
        <w:tabs>
          <w:tab w:val="left" w:pos="720"/>
          <w:tab w:val="num" w:pos="6480"/>
        </w:tabs>
        <w:ind w:left="576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335EF294">
      <w:start w:val="1"/>
      <w:numFmt w:val="decimal"/>
      <w:lvlText w:val="%9."/>
      <w:lvlJc w:val="left"/>
      <w:pPr>
        <w:tabs>
          <w:tab w:val="left" w:pos="720"/>
          <w:tab w:val="num" w:pos="7200"/>
        </w:tabs>
        <w:ind w:left="648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3" w15:restartNumberingAfterBreak="0">
    <w:nsid w:val="11CC020B"/>
    <w:multiLevelType w:val="hybridMultilevel"/>
    <w:tmpl w:val="3A74C05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4B35CC5"/>
    <w:multiLevelType w:val="hybridMultilevel"/>
    <w:tmpl w:val="784C83E8"/>
    <w:lvl w:ilvl="0" w:tplc="02C0E518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4D1243F0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CBA064FC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75F809BC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B7D053DE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DA86E446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EF3A0876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DD8CC9D2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39F84238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5" w15:restartNumberingAfterBreak="0">
    <w:nsid w:val="1958000D"/>
    <w:multiLevelType w:val="hybridMultilevel"/>
    <w:tmpl w:val="65BC4F6A"/>
    <w:lvl w:ilvl="0" w:tplc="0809000F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BA70FD8"/>
    <w:multiLevelType w:val="hybridMultilevel"/>
    <w:tmpl w:val="1BA4E61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02F727C"/>
    <w:multiLevelType w:val="multilevel"/>
    <w:tmpl w:val="B928C7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20CB4085"/>
    <w:multiLevelType w:val="hybridMultilevel"/>
    <w:tmpl w:val="CE58BDF0"/>
    <w:numStyleLink w:val="ImportedStyle2"/>
  </w:abstractNum>
  <w:abstractNum w:abstractNumId="9" w15:restartNumberingAfterBreak="0">
    <w:nsid w:val="22B94F34"/>
    <w:multiLevelType w:val="hybridMultilevel"/>
    <w:tmpl w:val="8D206E88"/>
    <w:lvl w:ilvl="0" w:tplc="0809000B">
      <w:start w:val="84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4620E65"/>
    <w:multiLevelType w:val="hybridMultilevel"/>
    <w:tmpl w:val="F500A0EA"/>
    <w:lvl w:ilvl="0" w:tplc="99829102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7F62619C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248452DC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443C05FE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45867BAC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F3C6AABE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DA768D5C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7A184982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56764BBC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1" w15:restartNumberingAfterBreak="0">
    <w:nsid w:val="29945CBD"/>
    <w:multiLevelType w:val="multilevel"/>
    <w:tmpl w:val="373AF4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2DC5209A"/>
    <w:multiLevelType w:val="hybridMultilevel"/>
    <w:tmpl w:val="ED022DBE"/>
    <w:lvl w:ilvl="0" w:tplc="40CC6240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B18E287A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2CBEC24A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2D6020A6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E9ACED6A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B2285844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A002F920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CE260E9C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C29EB11A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3" w15:restartNumberingAfterBreak="0">
    <w:nsid w:val="34F1446C"/>
    <w:multiLevelType w:val="multilevel"/>
    <w:tmpl w:val="28DE2E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35757D51"/>
    <w:multiLevelType w:val="hybridMultilevel"/>
    <w:tmpl w:val="C5225BBA"/>
    <w:lvl w:ilvl="0" w:tplc="761209B6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C7A6B1D4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A2FC2DA0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E26251B8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8920FFBA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37E6D014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4360224A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E2A0D902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E032615E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5" w15:restartNumberingAfterBreak="0">
    <w:nsid w:val="3E6C0220"/>
    <w:multiLevelType w:val="hybridMultilevel"/>
    <w:tmpl w:val="6BE0E460"/>
    <w:styleLink w:val="ImportedStyle6"/>
    <w:lvl w:ilvl="0" w:tplc="FD08B3E8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6D6EA9D2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5D7E2B92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E5769702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9F865A2E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197E79F2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BA945CFC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AFC840F2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09321FD8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6" w15:restartNumberingAfterBreak="0">
    <w:nsid w:val="3F2536F6"/>
    <w:multiLevelType w:val="hybridMultilevel"/>
    <w:tmpl w:val="4FEC7F74"/>
    <w:lvl w:ilvl="0" w:tplc="096E35A8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BC92CDAA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70108A6E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160E5D96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BD981702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2214A7FE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5BEA865A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D43477BA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8A844DA6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7" w15:restartNumberingAfterBreak="0">
    <w:nsid w:val="477F25EE"/>
    <w:multiLevelType w:val="hybridMultilevel"/>
    <w:tmpl w:val="4B4C220E"/>
    <w:lvl w:ilvl="0" w:tplc="08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8" w15:restartNumberingAfterBreak="0">
    <w:nsid w:val="53290406"/>
    <w:multiLevelType w:val="hybridMultilevel"/>
    <w:tmpl w:val="FAE2410E"/>
    <w:styleLink w:val="ImportedStyle8"/>
    <w:lvl w:ilvl="0" w:tplc="0B0633D2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86803DB6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D3FC0B90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E814E140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03E496E4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33E41498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4AD2F0F6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9A2AAD9E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1738218E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9" w15:restartNumberingAfterBreak="0">
    <w:nsid w:val="59A435B6"/>
    <w:multiLevelType w:val="hybridMultilevel"/>
    <w:tmpl w:val="ACEC7194"/>
    <w:lvl w:ilvl="0" w:tplc="C84CB260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83666966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087E0984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5B125344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B1A21D18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8DC076A2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919A30CE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C63EB0A0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79148304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0" w15:restartNumberingAfterBreak="0">
    <w:nsid w:val="5F145089"/>
    <w:multiLevelType w:val="hybridMultilevel"/>
    <w:tmpl w:val="995A7D6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F9760C1"/>
    <w:multiLevelType w:val="hybridMultilevel"/>
    <w:tmpl w:val="397A7D26"/>
    <w:lvl w:ilvl="0" w:tplc="1FE4B494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1147DF4"/>
    <w:multiLevelType w:val="hybridMultilevel"/>
    <w:tmpl w:val="8B48B62C"/>
    <w:lvl w:ilvl="0" w:tplc="46A69BC4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1BE6871A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8BD274A6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785AB76C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4A005168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67D6F66C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0EF640A6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6FDA81F4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EAA2E868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3" w15:restartNumberingAfterBreak="0">
    <w:nsid w:val="616A6BC9"/>
    <w:multiLevelType w:val="hybridMultilevel"/>
    <w:tmpl w:val="783E8564"/>
    <w:lvl w:ilvl="0" w:tplc="E7F401E4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C20012BA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BE68151C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4F1429CA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AD0AE768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00EA65D8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6D1C33BC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2D50D492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A3D23326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4" w15:restartNumberingAfterBreak="0">
    <w:nsid w:val="61D90BB8"/>
    <w:multiLevelType w:val="hybridMultilevel"/>
    <w:tmpl w:val="6BE0E460"/>
    <w:numStyleLink w:val="ImportedStyle6"/>
  </w:abstractNum>
  <w:abstractNum w:abstractNumId="25" w15:restartNumberingAfterBreak="0">
    <w:nsid w:val="632E2086"/>
    <w:multiLevelType w:val="hybridMultilevel"/>
    <w:tmpl w:val="EA822AE6"/>
    <w:lvl w:ilvl="0" w:tplc="33B4EE08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4DCC190A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F4C02846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63203D2C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2F007226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77928C88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AF0613C6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1370FF94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85B276D4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6" w15:restartNumberingAfterBreak="0">
    <w:nsid w:val="65D67EE1"/>
    <w:multiLevelType w:val="hybridMultilevel"/>
    <w:tmpl w:val="A2AE71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66571F2"/>
    <w:multiLevelType w:val="hybridMultilevel"/>
    <w:tmpl w:val="1E169BE8"/>
    <w:lvl w:ilvl="0" w:tplc="96D4F188">
      <w:start w:val="1"/>
      <w:numFmt w:val="decimal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8370DF8C">
      <w:start w:val="1"/>
      <w:numFmt w:val="lowerLetter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94948CF2">
      <w:start w:val="1"/>
      <w:numFmt w:val="lowerRoman"/>
      <w:lvlText w:val="%3."/>
      <w:lvlJc w:val="left"/>
      <w:pPr>
        <w:ind w:left="216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828CC5C2">
      <w:start w:val="1"/>
      <w:numFmt w:val="decimal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4E56A67A">
      <w:start w:val="1"/>
      <w:numFmt w:val="lowerLetter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2C2052F4">
      <w:start w:val="1"/>
      <w:numFmt w:val="lowerRoman"/>
      <w:lvlText w:val="%6."/>
      <w:lvlJc w:val="left"/>
      <w:pPr>
        <w:ind w:left="432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D4181CD6">
      <w:start w:val="1"/>
      <w:numFmt w:val="decimal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9B84A490">
      <w:start w:val="1"/>
      <w:numFmt w:val="lowerLetter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B7CA4192">
      <w:start w:val="1"/>
      <w:numFmt w:val="lowerRoman"/>
      <w:lvlText w:val="%9."/>
      <w:lvlJc w:val="left"/>
      <w:pPr>
        <w:ind w:left="6480" w:hanging="30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8" w15:restartNumberingAfterBreak="0">
    <w:nsid w:val="69E25255"/>
    <w:multiLevelType w:val="hybridMultilevel"/>
    <w:tmpl w:val="FAE2410E"/>
    <w:numStyleLink w:val="ImportedStyle8"/>
  </w:abstractNum>
  <w:abstractNum w:abstractNumId="29" w15:restartNumberingAfterBreak="0">
    <w:nsid w:val="6B2D6692"/>
    <w:multiLevelType w:val="hybridMultilevel"/>
    <w:tmpl w:val="7C2AB46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10C28AD"/>
    <w:multiLevelType w:val="hybridMultilevel"/>
    <w:tmpl w:val="58BEE1C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8"/>
  </w:num>
  <w:num w:numId="3">
    <w:abstractNumId w:val="8"/>
    <w:lvlOverride w:ilvl="0">
      <w:lvl w:ilvl="0" w:tplc="B6D8ECD4">
        <w:start w:val="1"/>
        <w:numFmt w:val="decimal"/>
        <w:lvlText w:val="%1."/>
        <w:lvlJc w:val="left"/>
        <w:pPr>
          <w:tabs>
            <w:tab w:val="left" w:pos="720"/>
            <w:tab w:val="num" w:pos="1440"/>
          </w:tabs>
          <w:ind w:left="72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41F6DFD4">
        <w:start w:val="1"/>
        <w:numFmt w:val="decimal"/>
        <w:lvlText w:val="%2."/>
        <w:lvlJc w:val="left"/>
        <w:pPr>
          <w:tabs>
            <w:tab w:val="left" w:pos="720"/>
            <w:tab w:val="num" w:pos="2160"/>
          </w:tabs>
          <w:ind w:left="144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57060DE8">
        <w:start w:val="1"/>
        <w:numFmt w:val="decimal"/>
        <w:lvlText w:val="%3."/>
        <w:lvlJc w:val="left"/>
        <w:pPr>
          <w:tabs>
            <w:tab w:val="left" w:pos="720"/>
            <w:tab w:val="num" w:pos="2880"/>
          </w:tabs>
          <w:ind w:left="216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FD42589A">
        <w:start w:val="1"/>
        <w:numFmt w:val="decimal"/>
        <w:lvlText w:val="%4."/>
        <w:lvlJc w:val="left"/>
        <w:pPr>
          <w:tabs>
            <w:tab w:val="left" w:pos="720"/>
            <w:tab w:val="num" w:pos="3600"/>
          </w:tabs>
          <w:ind w:left="288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A5F09C80">
        <w:start w:val="1"/>
        <w:numFmt w:val="decimal"/>
        <w:lvlText w:val="%5."/>
        <w:lvlJc w:val="left"/>
        <w:pPr>
          <w:tabs>
            <w:tab w:val="left" w:pos="720"/>
            <w:tab w:val="num" w:pos="4320"/>
          </w:tabs>
          <w:ind w:left="360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7FA6627C">
        <w:start w:val="1"/>
        <w:numFmt w:val="decimal"/>
        <w:lvlText w:val="%6."/>
        <w:lvlJc w:val="left"/>
        <w:pPr>
          <w:tabs>
            <w:tab w:val="left" w:pos="720"/>
            <w:tab w:val="num" w:pos="5040"/>
          </w:tabs>
          <w:ind w:left="432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832A7A7E">
        <w:start w:val="1"/>
        <w:numFmt w:val="decimal"/>
        <w:lvlText w:val="%7."/>
        <w:lvlJc w:val="left"/>
        <w:pPr>
          <w:tabs>
            <w:tab w:val="left" w:pos="720"/>
            <w:tab w:val="num" w:pos="5760"/>
          </w:tabs>
          <w:ind w:left="504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AD7AB68A">
        <w:start w:val="1"/>
        <w:numFmt w:val="decimal"/>
        <w:lvlText w:val="%8."/>
        <w:lvlJc w:val="left"/>
        <w:pPr>
          <w:tabs>
            <w:tab w:val="left" w:pos="720"/>
            <w:tab w:val="num" w:pos="6480"/>
          </w:tabs>
          <w:ind w:left="576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4A02BB88">
        <w:start w:val="1"/>
        <w:numFmt w:val="decimal"/>
        <w:lvlText w:val="%9."/>
        <w:lvlJc w:val="left"/>
        <w:pPr>
          <w:tabs>
            <w:tab w:val="left" w:pos="720"/>
            <w:tab w:val="num" w:pos="7200"/>
          </w:tabs>
          <w:ind w:left="6480" w:firstLine="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15"/>
  </w:num>
  <w:num w:numId="5">
    <w:abstractNumId w:val="24"/>
  </w:num>
  <w:num w:numId="6">
    <w:abstractNumId w:val="1"/>
  </w:num>
  <w:num w:numId="7">
    <w:abstractNumId w:val="10"/>
  </w:num>
  <w:num w:numId="8">
    <w:abstractNumId w:val="10"/>
    <w:lvlOverride w:ilvl="0">
      <w:startOverride w:val="2"/>
    </w:lvlOverride>
  </w:num>
  <w:num w:numId="9">
    <w:abstractNumId w:val="22"/>
  </w:num>
  <w:num w:numId="10">
    <w:abstractNumId w:val="22"/>
    <w:lvlOverride w:ilvl="0">
      <w:startOverride w:val="3"/>
    </w:lvlOverride>
  </w:num>
  <w:num w:numId="11">
    <w:abstractNumId w:val="12"/>
  </w:num>
  <w:num w:numId="12">
    <w:abstractNumId w:val="12"/>
    <w:lvlOverride w:ilvl="0">
      <w:startOverride w:val="4"/>
    </w:lvlOverride>
  </w:num>
  <w:num w:numId="13">
    <w:abstractNumId w:val="19"/>
  </w:num>
  <w:num w:numId="14">
    <w:abstractNumId w:val="19"/>
    <w:lvlOverride w:ilvl="0">
      <w:startOverride w:val="5"/>
    </w:lvlOverride>
  </w:num>
  <w:num w:numId="15">
    <w:abstractNumId w:val="25"/>
  </w:num>
  <w:num w:numId="16">
    <w:abstractNumId w:val="25"/>
    <w:lvlOverride w:ilvl="0">
      <w:startOverride w:val="6"/>
    </w:lvlOverride>
  </w:num>
  <w:num w:numId="17">
    <w:abstractNumId w:val="4"/>
  </w:num>
  <w:num w:numId="18">
    <w:abstractNumId w:val="4"/>
    <w:lvlOverride w:ilvl="0">
      <w:startOverride w:val="7"/>
    </w:lvlOverride>
  </w:num>
  <w:num w:numId="19">
    <w:abstractNumId w:val="23"/>
  </w:num>
  <w:num w:numId="20">
    <w:abstractNumId w:val="23"/>
    <w:lvlOverride w:ilvl="0">
      <w:startOverride w:val="8"/>
    </w:lvlOverride>
  </w:num>
  <w:num w:numId="21">
    <w:abstractNumId w:val="16"/>
  </w:num>
  <w:num w:numId="22">
    <w:abstractNumId w:val="16"/>
    <w:lvlOverride w:ilvl="0">
      <w:startOverride w:val="9"/>
    </w:lvlOverride>
  </w:num>
  <w:num w:numId="23">
    <w:abstractNumId w:val="14"/>
  </w:num>
  <w:num w:numId="24">
    <w:abstractNumId w:val="14"/>
    <w:lvlOverride w:ilvl="0">
      <w:startOverride w:val="10"/>
    </w:lvlOverride>
  </w:num>
  <w:num w:numId="25">
    <w:abstractNumId w:val="27"/>
  </w:num>
  <w:num w:numId="26">
    <w:abstractNumId w:val="27"/>
    <w:lvlOverride w:ilvl="0">
      <w:startOverride w:val="11"/>
    </w:lvlOverride>
  </w:num>
  <w:num w:numId="27">
    <w:abstractNumId w:val="18"/>
  </w:num>
  <w:num w:numId="28">
    <w:abstractNumId w:val="28"/>
  </w:num>
  <w:num w:numId="29">
    <w:abstractNumId w:val="5"/>
  </w:num>
  <w:num w:numId="30">
    <w:abstractNumId w:val="17"/>
  </w:num>
  <w:num w:numId="31">
    <w:abstractNumId w:val="30"/>
  </w:num>
  <w:num w:numId="32">
    <w:abstractNumId w:val="3"/>
  </w:num>
  <w:num w:numId="33">
    <w:abstractNumId w:val="29"/>
  </w:num>
  <w:num w:numId="34">
    <w:abstractNumId w:val="13"/>
  </w:num>
  <w:num w:numId="35">
    <w:abstractNumId w:val="7"/>
  </w:num>
  <w:num w:numId="36">
    <w:abstractNumId w:val="11"/>
  </w:num>
  <w:num w:numId="37">
    <w:abstractNumId w:val="0"/>
  </w:num>
  <w:num w:numId="38">
    <w:abstractNumId w:val="20"/>
  </w:num>
  <w:num w:numId="39">
    <w:abstractNumId w:val="26"/>
  </w:num>
  <w:num w:numId="40">
    <w:abstractNumId w:val="21"/>
  </w:num>
  <w:num w:numId="41">
    <w:abstractNumId w:val="6"/>
  </w:num>
  <w:num w:numId="4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3"/>
  <w:displayBackgroundShape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ournal Pediatric Gastro Nutri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5vpv2rskzsawdet2xi5stz92eap90a55res&quot;&gt;IBD-monogenic-VEOIBD-01032018-Gastro-Converted-new&lt;record-ids&gt;&lt;item&gt;44&lt;/item&gt;&lt;item&gt;74&lt;/item&gt;&lt;item&gt;156&lt;/item&gt;&lt;item&gt;164&lt;/item&gt;&lt;item&gt;172&lt;/item&gt;&lt;item&gt;173&lt;/item&gt;&lt;item&gt;190&lt;/item&gt;&lt;item&gt;391&lt;/item&gt;&lt;item&gt;397&lt;/item&gt;&lt;item&gt;480&lt;/item&gt;&lt;item&gt;505&lt;/item&gt;&lt;item&gt;506&lt;/item&gt;&lt;item&gt;532&lt;/item&gt;&lt;item&gt;541&lt;/item&gt;&lt;item&gt;788&lt;/item&gt;&lt;item&gt;810&lt;/item&gt;&lt;item&gt;815&lt;/item&gt;&lt;item&gt;820&lt;/item&gt;&lt;item&gt;835&lt;/item&gt;&lt;item&gt;876&lt;/item&gt;&lt;item&gt;889&lt;/item&gt;&lt;item&gt;890&lt;/item&gt;&lt;item&gt;902&lt;/item&gt;&lt;item&gt;1035&lt;/item&gt;&lt;item&gt;1064&lt;/item&gt;&lt;item&gt;1074&lt;/item&gt;&lt;item&gt;1102&lt;/item&gt;&lt;item&gt;1127&lt;/item&gt;&lt;item&gt;1203&lt;/item&gt;&lt;item&gt;1209&lt;/item&gt;&lt;item&gt;1227&lt;/item&gt;&lt;item&gt;1231&lt;/item&gt;&lt;item&gt;1232&lt;/item&gt;&lt;item&gt;1233&lt;/item&gt;&lt;item&gt;1237&lt;/item&gt;&lt;item&gt;1244&lt;/item&gt;&lt;item&gt;1247&lt;/item&gt;&lt;item&gt;1248&lt;/item&gt;&lt;item&gt;1249&lt;/item&gt;&lt;item&gt;1253&lt;/item&gt;&lt;item&gt;1265&lt;/item&gt;&lt;item&gt;1266&lt;/item&gt;&lt;item&gt;1276&lt;/item&gt;&lt;item&gt;1277&lt;/item&gt;&lt;item&gt;1279&lt;/item&gt;&lt;item&gt;1292&lt;/item&gt;&lt;item&gt;1323&lt;/item&gt;&lt;item&gt;1332&lt;/item&gt;&lt;item&gt;1365&lt;/item&gt;&lt;item&gt;1459&lt;/item&gt;&lt;item&gt;1462&lt;/item&gt;&lt;item&gt;1466&lt;/item&gt;&lt;item&gt;1468&lt;/item&gt;&lt;item&gt;1470&lt;/item&gt;&lt;item&gt;1499&lt;/item&gt;&lt;item&gt;1502&lt;/item&gt;&lt;item&gt;1509&lt;/item&gt;&lt;item&gt;1510&lt;/item&gt;&lt;item&gt;1512&lt;/item&gt;&lt;item&gt;1576&lt;/item&gt;&lt;item&gt;1585&lt;/item&gt;&lt;item&gt;1588&lt;/item&gt;&lt;item&gt;1599&lt;/item&gt;&lt;item&gt;1633&lt;/item&gt;&lt;item&gt;1635&lt;/item&gt;&lt;item&gt;1639&lt;/item&gt;&lt;item&gt;1644&lt;/item&gt;&lt;item&gt;1647&lt;/item&gt;&lt;item&gt;1648&lt;/item&gt;&lt;item&gt;1653&lt;/item&gt;&lt;item&gt;1654&lt;/item&gt;&lt;item&gt;1655&lt;/item&gt;&lt;item&gt;1656&lt;/item&gt;&lt;item&gt;1657&lt;/item&gt;&lt;item&gt;1658&lt;/item&gt;&lt;item&gt;1659&lt;/item&gt;&lt;item&gt;1660&lt;/item&gt;&lt;item&gt;1661&lt;/item&gt;&lt;item&gt;1663&lt;/item&gt;&lt;item&gt;1664&lt;/item&gt;&lt;item&gt;1665&lt;/item&gt;&lt;item&gt;1667&lt;/item&gt;&lt;item&gt;1668&lt;/item&gt;&lt;item&gt;1669&lt;/item&gt;&lt;item&gt;1672&lt;/item&gt;&lt;item&gt;1673&lt;/item&gt;&lt;item&gt;1674&lt;/item&gt;&lt;item&gt;1678&lt;/item&gt;&lt;item&gt;1679&lt;/item&gt;&lt;item&gt;1681&lt;/item&gt;&lt;item&gt;1682&lt;/item&gt;&lt;item&gt;1683&lt;/item&gt;&lt;item&gt;1684&lt;/item&gt;&lt;item&gt;1687&lt;/item&gt;&lt;item&gt;1688&lt;/item&gt;&lt;item&gt;1689&lt;/item&gt;&lt;item&gt;1694&lt;/item&gt;&lt;item&gt;1695&lt;/item&gt;&lt;item&gt;1696&lt;/item&gt;&lt;item&gt;1698&lt;/item&gt;&lt;item&gt;1699&lt;/item&gt;&lt;item&gt;1700&lt;/item&gt;&lt;item&gt;1701&lt;/item&gt;&lt;item&gt;1702&lt;/item&gt;&lt;item&gt;1704&lt;/item&gt;&lt;item&gt;1705&lt;/item&gt;&lt;item&gt;1706&lt;/item&gt;&lt;item&gt;1707&lt;/item&gt;&lt;item&gt;1709&lt;/item&gt;&lt;item&gt;1710&lt;/item&gt;&lt;item&gt;1711&lt;/item&gt;&lt;item&gt;1724&lt;/item&gt;&lt;item&gt;1726&lt;/item&gt;&lt;item&gt;1727&lt;/item&gt;&lt;item&gt;1728&lt;/item&gt;&lt;item&gt;1730&lt;/item&gt;&lt;item&gt;1731&lt;/item&gt;&lt;item&gt;1732&lt;/item&gt;&lt;/record-ids&gt;&lt;/item&gt;&lt;/Libraries&gt;"/>
  </w:docVars>
  <w:rsids>
    <w:rsidRoot w:val="00A671B7"/>
    <w:rsid w:val="00007969"/>
    <w:rsid w:val="00013AFA"/>
    <w:rsid w:val="00013F5F"/>
    <w:rsid w:val="0001695B"/>
    <w:rsid w:val="0002021D"/>
    <w:rsid w:val="00020A43"/>
    <w:rsid w:val="000230CD"/>
    <w:rsid w:val="000239C5"/>
    <w:rsid w:val="000258DE"/>
    <w:rsid w:val="00030376"/>
    <w:rsid w:val="000359C9"/>
    <w:rsid w:val="00037E1C"/>
    <w:rsid w:val="0004385A"/>
    <w:rsid w:val="00043AB4"/>
    <w:rsid w:val="0004571F"/>
    <w:rsid w:val="00050A30"/>
    <w:rsid w:val="00050A48"/>
    <w:rsid w:val="00050DEE"/>
    <w:rsid w:val="0005201E"/>
    <w:rsid w:val="00055E98"/>
    <w:rsid w:val="00057D30"/>
    <w:rsid w:val="000620FE"/>
    <w:rsid w:val="00063351"/>
    <w:rsid w:val="000642DB"/>
    <w:rsid w:val="0007640C"/>
    <w:rsid w:val="000803DD"/>
    <w:rsid w:val="00082CC3"/>
    <w:rsid w:val="00084F24"/>
    <w:rsid w:val="000921CF"/>
    <w:rsid w:val="000931DF"/>
    <w:rsid w:val="000A098B"/>
    <w:rsid w:val="000A1612"/>
    <w:rsid w:val="000A3BB8"/>
    <w:rsid w:val="000A3F49"/>
    <w:rsid w:val="000A71E7"/>
    <w:rsid w:val="000B565B"/>
    <w:rsid w:val="000C18FD"/>
    <w:rsid w:val="000C39BF"/>
    <w:rsid w:val="000C3E7F"/>
    <w:rsid w:val="000D1B42"/>
    <w:rsid w:val="000D22FF"/>
    <w:rsid w:val="000D36E8"/>
    <w:rsid w:val="000D46F2"/>
    <w:rsid w:val="000D6094"/>
    <w:rsid w:val="000E20F9"/>
    <w:rsid w:val="000E561D"/>
    <w:rsid w:val="000E5BDA"/>
    <w:rsid w:val="000E6CA2"/>
    <w:rsid w:val="000E705C"/>
    <w:rsid w:val="000F4522"/>
    <w:rsid w:val="000F72F3"/>
    <w:rsid w:val="001002EA"/>
    <w:rsid w:val="0010081E"/>
    <w:rsid w:val="00100A3B"/>
    <w:rsid w:val="001038AB"/>
    <w:rsid w:val="00104970"/>
    <w:rsid w:val="00105271"/>
    <w:rsid w:val="00106B0D"/>
    <w:rsid w:val="00113611"/>
    <w:rsid w:val="00114C09"/>
    <w:rsid w:val="00115FB3"/>
    <w:rsid w:val="00120F2C"/>
    <w:rsid w:val="001218A1"/>
    <w:rsid w:val="00121CC5"/>
    <w:rsid w:val="00122078"/>
    <w:rsid w:val="00122F1D"/>
    <w:rsid w:val="00124934"/>
    <w:rsid w:val="001252EE"/>
    <w:rsid w:val="0012729F"/>
    <w:rsid w:val="0013288F"/>
    <w:rsid w:val="00133BF4"/>
    <w:rsid w:val="0013401B"/>
    <w:rsid w:val="00134788"/>
    <w:rsid w:val="0014201A"/>
    <w:rsid w:val="00142202"/>
    <w:rsid w:val="00151076"/>
    <w:rsid w:val="00151619"/>
    <w:rsid w:val="00162383"/>
    <w:rsid w:val="00164230"/>
    <w:rsid w:val="00164535"/>
    <w:rsid w:val="00166F2C"/>
    <w:rsid w:val="001708F7"/>
    <w:rsid w:val="001741E2"/>
    <w:rsid w:val="001757C3"/>
    <w:rsid w:val="00175CC7"/>
    <w:rsid w:val="00182210"/>
    <w:rsid w:val="00182566"/>
    <w:rsid w:val="00183169"/>
    <w:rsid w:val="00183651"/>
    <w:rsid w:val="00184B24"/>
    <w:rsid w:val="0018722F"/>
    <w:rsid w:val="00191548"/>
    <w:rsid w:val="001917EE"/>
    <w:rsid w:val="001918CB"/>
    <w:rsid w:val="00191A81"/>
    <w:rsid w:val="00193679"/>
    <w:rsid w:val="00193797"/>
    <w:rsid w:val="001967C7"/>
    <w:rsid w:val="00196A85"/>
    <w:rsid w:val="001974F5"/>
    <w:rsid w:val="001A107A"/>
    <w:rsid w:val="001A1243"/>
    <w:rsid w:val="001A3280"/>
    <w:rsid w:val="001A64EF"/>
    <w:rsid w:val="001A7993"/>
    <w:rsid w:val="001B1036"/>
    <w:rsid w:val="001B1DDE"/>
    <w:rsid w:val="001B4BE7"/>
    <w:rsid w:val="001B6B6C"/>
    <w:rsid w:val="001B6EAA"/>
    <w:rsid w:val="001C09C3"/>
    <w:rsid w:val="001C16D0"/>
    <w:rsid w:val="001C58C3"/>
    <w:rsid w:val="001C6096"/>
    <w:rsid w:val="001D18B7"/>
    <w:rsid w:val="001D3DB6"/>
    <w:rsid w:val="001D4C63"/>
    <w:rsid w:val="001D5549"/>
    <w:rsid w:val="001D5ABF"/>
    <w:rsid w:val="001D5BB5"/>
    <w:rsid w:val="001E129D"/>
    <w:rsid w:val="001E310B"/>
    <w:rsid w:val="001E70DA"/>
    <w:rsid w:val="001E7F67"/>
    <w:rsid w:val="001F799D"/>
    <w:rsid w:val="002029BB"/>
    <w:rsid w:val="002034F6"/>
    <w:rsid w:val="0020649A"/>
    <w:rsid w:val="00207952"/>
    <w:rsid w:val="002111C8"/>
    <w:rsid w:val="0021335D"/>
    <w:rsid w:val="00224735"/>
    <w:rsid w:val="0022522C"/>
    <w:rsid w:val="0023138F"/>
    <w:rsid w:val="002368DD"/>
    <w:rsid w:val="002373C1"/>
    <w:rsid w:val="00241A37"/>
    <w:rsid w:val="00245292"/>
    <w:rsid w:val="00246573"/>
    <w:rsid w:val="002505D0"/>
    <w:rsid w:val="00250943"/>
    <w:rsid w:val="00256ADC"/>
    <w:rsid w:val="002570E2"/>
    <w:rsid w:val="002619EF"/>
    <w:rsid w:val="00264F4A"/>
    <w:rsid w:val="00266847"/>
    <w:rsid w:val="0026732C"/>
    <w:rsid w:val="00277F99"/>
    <w:rsid w:val="0028487C"/>
    <w:rsid w:val="00290368"/>
    <w:rsid w:val="002930E2"/>
    <w:rsid w:val="00297D01"/>
    <w:rsid w:val="002A06AA"/>
    <w:rsid w:val="002A1C1C"/>
    <w:rsid w:val="002A30BB"/>
    <w:rsid w:val="002A4D53"/>
    <w:rsid w:val="002A6BB1"/>
    <w:rsid w:val="002B42A4"/>
    <w:rsid w:val="002B495F"/>
    <w:rsid w:val="002B7C8F"/>
    <w:rsid w:val="002C0528"/>
    <w:rsid w:val="002C0D10"/>
    <w:rsid w:val="002C1460"/>
    <w:rsid w:val="002C2D31"/>
    <w:rsid w:val="002C5A08"/>
    <w:rsid w:val="002C66BC"/>
    <w:rsid w:val="002D2405"/>
    <w:rsid w:val="002D584F"/>
    <w:rsid w:val="002E1129"/>
    <w:rsid w:val="002E2AAB"/>
    <w:rsid w:val="002E3277"/>
    <w:rsid w:val="002E48F6"/>
    <w:rsid w:val="002F0B48"/>
    <w:rsid w:val="003053CE"/>
    <w:rsid w:val="00311262"/>
    <w:rsid w:val="00311908"/>
    <w:rsid w:val="0031261A"/>
    <w:rsid w:val="00323E1E"/>
    <w:rsid w:val="00330A9C"/>
    <w:rsid w:val="003340FF"/>
    <w:rsid w:val="003355E3"/>
    <w:rsid w:val="00336B54"/>
    <w:rsid w:val="00336FA8"/>
    <w:rsid w:val="00344295"/>
    <w:rsid w:val="00346A04"/>
    <w:rsid w:val="003529FD"/>
    <w:rsid w:val="003530ED"/>
    <w:rsid w:val="00353E47"/>
    <w:rsid w:val="0035765E"/>
    <w:rsid w:val="00360757"/>
    <w:rsid w:val="00360C7A"/>
    <w:rsid w:val="00361AA7"/>
    <w:rsid w:val="00361E77"/>
    <w:rsid w:val="00362077"/>
    <w:rsid w:val="00362957"/>
    <w:rsid w:val="0036484B"/>
    <w:rsid w:val="00364C04"/>
    <w:rsid w:val="003674F5"/>
    <w:rsid w:val="003921B6"/>
    <w:rsid w:val="00393985"/>
    <w:rsid w:val="00396059"/>
    <w:rsid w:val="003963B9"/>
    <w:rsid w:val="00397449"/>
    <w:rsid w:val="003A2140"/>
    <w:rsid w:val="003B000E"/>
    <w:rsid w:val="003B0D91"/>
    <w:rsid w:val="003B1D4A"/>
    <w:rsid w:val="003B22EA"/>
    <w:rsid w:val="003B2465"/>
    <w:rsid w:val="003B2DEC"/>
    <w:rsid w:val="003B3806"/>
    <w:rsid w:val="003B460F"/>
    <w:rsid w:val="003C0471"/>
    <w:rsid w:val="003D0432"/>
    <w:rsid w:val="003D08B1"/>
    <w:rsid w:val="003D111C"/>
    <w:rsid w:val="003D1F58"/>
    <w:rsid w:val="003D41F8"/>
    <w:rsid w:val="003D4803"/>
    <w:rsid w:val="003D5C09"/>
    <w:rsid w:val="003D61FF"/>
    <w:rsid w:val="003D6A68"/>
    <w:rsid w:val="003D77FF"/>
    <w:rsid w:val="003E14CC"/>
    <w:rsid w:val="003E78F6"/>
    <w:rsid w:val="003E7BC7"/>
    <w:rsid w:val="003F3D2B"/>
    <w:rsid w:val="003F634F"/>
    <w:rsid w:val="00403464"/>
    <w:rsid w:val="004061DF"/>
    <w:rsid w:val="00406D81"/>
    <w:rsid w:val="004100B5"/>
    <w:rsid w:val="00410A61"/>
    <w:rsid w:val="00410ADB"/>
    <w:rsid w:val="00413B87"/>
    <w:rsid w:val="0041724D"/>
    <w:rsid w:val="004205BC"/>
    <w:rsid w:val="00420A89"/>
    <w:rsid w:val="00421B01"/>
    <w:rsid w:val="00423BC0"/>
    <w:rsid w:val="00423BDD"/>
    <w:rsid w:val="00426289"/>
    <w:rsid w:val="0042668C"/>
    <w:rsid w:val="00436366"/>
    <w:rsid w:val="00440E64"/>
    <w:rsid w:val="00441B32"/>
    <w:rsid w:val="00451895"/>
    <w:rsid w:val="00453D42"/>
    <w:rsid w:val="00454884"/>
    <w:rsid w:val="004606FF"/>
    <w:rsid w:val="0046096B"/>
    <w:rsid w:val="004624D2"/>
    <w:rsid w:val="00466724"/>
    <w:rsid w:val="00466C6D"/>
    <w:rsid w:val="004679F1"/>
    <w:rsid w:val="00470217"/>
    <w:rsid w:val="00470A69"/>
    <w:rsid w:val="0047411E"/>
    <w:rsid w:val="004854F3"/>
    <w:rsid w:val="00491BE9"/>
    <w:rsid w:val="00495E7B"/>
    <w:rsid w:val="00497275"/>
    <w:rsid w:val="0049769B"/>
    <w:rsid w:val="004A0310"/>
    <w:rsid w:val="004A0C74"/>
    <w:rsid w:val="004A2032"/>
    <w:rsid w:val="004A3668"/>
    <w:rsid w:val="004A42CA"/>
    <w:rsid w:val="004A4D76"/>
    <w:rsid w:val="004A51F4"/>
    <w:rsid w:val="004A7D57"/>
    <w:rsid w:val="004B14E4"/>
    <w:rsid w:val="004B2AFB"/>
    <w:rsid w:val="004B383E"/>
    <w:rsid w:val="004B52E6"/>
    <w:rsid w:val="004B5516"/>
    <w:rsid w:val="004B681A"/>
    <w:rsid w:val="004B6C4F"/>
    <w:rsid w:val="004C1712"/>
    <w:rsid w:val="004C72A9"/>
    <w:rsid w:val="004C7A0E"/>
    <w:rsid w:val="004D1217"/>
    <w:rsid w:val="004D39B3"/>
    <w:rsid w:val="004E02F0"/>
    <w:rsid w:val="004F4B66"/>
    <w:rsid w:val="004F52EC"/>
    <w:rsid w:val="004F54B0"/>
    <w:rsid w:val="00503743"/>
    <w:rsid w:val="00505373"/>
    <w:rsid w:val="00505B38"/>
    <w:rsid w:val="00507FA7"/>
    <w:rsid w:val="005122D8"/>
    <w:rsid w:val="00512A82"/>
    <w:rsid w:val="00512F1E"/>
    <w:rsid w:val="005138AE"/>
    <w:rsid w:val="005150F2"/>
    <w:rsid w:val="005209EC"/>
    <w:rsid w:val="00521C7F"/>
    <w:rsid w:val="00526C7C"/>
    <w:rsid w:val="00527EB0"/>
    <w:rsid w:val="005302E8"/>
    <w:rsid w:val="00532153"/>
    <w:rsid w:val="00533D8C"/>
    <w:rsid w:val="00535EA8"/>
    <w:rsid w:val="00535EB4"/>
    <w:rsid w:val="00536463"/>
    <w:rsid w:val="00540304"/>
    <w:rsid w:val="00540637"/>
    <w:rsid w:val="005408D1"/>
    <w:rsid w:val="00552850"/>
    <w:rsid w:val="00555AE6"/>
    <w:rsid w:val="0055711B"/>
    <w:rsid w:val="00562CC2"/>
    <w:rsid w:val="00565DE0"/>
    <w:rsid w:val="00566E8B"/>
    <w:rsid w:val="0056760F"/>
    <w:rsid w:val="00570427"/>
    <w:rsid w:val="00570F55"/>
    <w:rsid w:val="0057104F"/>
    <w:rsid w:val="005742BC"/>
    <w:rsid w:val="00577144"/>
    <w:rsid w:val="00580A03"/>
    <w:rsid w:val="0058180E"/>
    <w:rsid w:val="00592A96"/>
    <w:rsid w:val="00595F87"/>
    <w:rsid w:val="005A0B24"/>
    <w:rsid w:val="005A79C0"/>
    <w:rsid w:val="005B21B1"/>
    <w:rsid w:val="005B5645"/>
    <w:rsid w:val="005B6697"/>
    <w:rsid w:val="005C1FDB"/>
    <w:rsid w:val="005C230E"/>
    <w:rsid w:val="005C2340"/>
    <w:rsid w:val="005C32FC"/>
    <w:rsid w:val="005C3583"/>
    <w:rsid w:val="005C488B"/>
    <w:rsid w:val="005D70FA"/>
    <w:rsid w:val="005E5BAE"/>
    <w:rsid w:val="005F18D6"/>
    <w:rsid w:val="005F21F5"/>
    <w:rsid w:val="005F6847"/>
    <w:rsid w:val="005F7A49"/>
    <w:rsid w:val="005F7A6F"/>
    <w:rsid w:val="006046FC"/>
    <w:rsid w:val="00604CB7"/>
    <w:rsid w:val="00611F14"/>
    <w:rsid w:val="0061345F"/>
    <w:rsid w:val="0061711D"/>
    <w:rsid w:val="00621781"/>
    <w:rsid w:val="0062576A"/>
    <w:rsid w:val="00626F74"/>
    <w:rsid w:val="006326C8"/>
    <w:rsid w:val="00635020"/>
    <w:rsid w:val="006368F6"/>
    <w:rsid w:val="00636A7F"/>
    <w:rsid w:val="00637F19"/>
    <w:rsid w:val="0064053F"/>
    <w:rsid w:val="00644EA8"/>
    <w:rsid w:val="00644F02"/>
    <w:rsid w:val="00647CE8"/>
    <w:rsid w:val="006503C0"/>
    <w:rsid w:val="00650E02"/>
    <w:rsid w:val="00651C74"/>
    <w:rsid w:val="00651FB5"/>
    <w:rsid w:val="006545ED"/>
    <w:rsid w:val="00655654"/>
    <w:rsid w:val="00655FC9"/>
    <w:rsid w:val="00660883"/>
    <w:rsid w:val="00660EC7"/>
    <w:rsid w:val="006655E7"/>
    <w:rsid w:val="00666D6C"/>
    <w:rsid w:val="00667D08"/>
    <w:rsid w:val="00674938"/>
    <w:rsid w:val="006769C0"/>
    <w:rsid w:val="00677821"/>
    <w:rsid w:val="00677879"/>
    <w:rsid w:val="0068085B"/>
    <w:rsid w:val="00680A35"/>
    <w:rsid w:val="00683458"/>
    <w:rsid w:val="00684029"/>
    <w:rsid w:val="006849FD"/>
    <w:rsid w:val="00684D0F"/>
    <w:rsid w:val="006905A6"/>
    <w:rsid w:val="006905CE"/>
    <w:rsid w:val="00690BEA"/>
    <w:rsid w:val="00691623"/>
    <w:rsid w:val="00691654"/>
    <w:rsid w:val="006928C8"/>
    <w:rsid w:val="006943B6"/>
    <w:rsid w:val="00694EDF"/>
    <w:rsid w:val="006A4C33"/>
    <w:rsid w:val="006C5D20"/>
    <w:rsid w:val="006C5EC0"/>
    <w:rsid w:val="006C7A52"/>
    <w:rsid w:val="006D1E7B"/>
    <w:rsid w:val="006D1E83"/>
    <w:rsid w:val="006D75BB"/>
    <w:rsid w:val="006D7A1A"/>
    <w:rsid w:val="006D7ACB"/>
    <w:rsid w:val="006E02B0"/>
    <w:rsid w:val="006E7BF3"/>
    <w:rsid w:val="006F1F92"/>
    <w:rsid w:val="006F4B62"/>
    <w:rsid w:val="006F5801"/>
    <w:rsid w:val="006F69BF"/>
    <w:rsid w:val="007021ED"/>
    <w:rsid w:val="00702D3D"/>
    <w:rsid w:val="0070406F"/>
    <w:rsid w:val="00705F72"/>
    <w:rsid w:val="007065F4"/>
    <w:rsid w:val="00706BDD"/>
    <w:rsid w:val="00711491"/>
    <w:rsid w:val="00711534"/>
    <w:rsid w:val="007119E1"/>
    <w:rsid w:val="00712041"/>
    <w:rsid w:val="00715746"/>
    <w:rsid w:val="00715B2E"/>
    <w:rsid w:val="00716090"/>
    <w:rsid w:val="00717A9A"/>
    <w:rsid w:val="00730849"/>
    <w:rsid w:val="00733114"/>
    <w:rsid w:val="00734450"/>
    <w:rsid w:val="00744B7F"/>
    <w:rsid w:val="00746A34"/>
    <w:rsid w:val="00746C2C"/>
    <w:rsid w:val="00747911"/>
    <w:rsid w:val="00750288"/>
    <w:rsid w:val="00756646"/>
    <w:rsid w:val="0075F53E"/>
    <w:rsid w:val="007614AA"/>
    <w:rsid w:val="00762915"/>
    <w:rsid w:val="0076516B"/>
    <w:rsid w:val="0076672F"/>
    <w:rsid w:val="00767F54"/>
    <w:rsid w:val="00770A9E"/>
    <w:rsid w:val="007711DD"/>
    <w:rsid w:val="00771AEA"/>
    <w:rsid w:val="007757E2"/>
    <w:rsid w:val="00775A50"/>
    <w:rsid w:val="00776096"/>
    <w:rsid w:val="007777F9"/>
    <w:rsid w:val="00787E26"/>
    <w:rsid w:val="00790F96"/>
    <w:rsid w:val="00792C85"/>
    <w:rsid w:val="007947C2"/>
    <w:rsid w:val="007A127D"/>
    <w:rsid w:val="007A2CCB"/>
    <w:rsid w:val="007B1C8C"/>
    <w:rsid w:val="007B23D4"/>
    <w:rsid w:val="007B3B7A"/>
    <w:rsid w:val="007C1F08"/>
    <w:rsid w:val="007C3D8D"/>
    <w:rsid w:val="007D1445"/>
    <w:rsid w:val="007D4BA3"/>
    <w:rsid w:val="007E40AA"/>
    <w:rsid w:val="007E48D2"/>
    <w:rsid w:val="007E66DD"/>
    <w:rsid w:val="007E75E2"/>
    <w:rsid w:val="007F1707"/>
    <w:rsid w:val="007F3D2C"/>
    <w:rsid w:val="008006A5"/>
    <w:rsid w:val="00801466"/>
    <w:rsid w:val="0080248D"/>
    <w:rsid w:val="0080399F"/>
    <w:rsid w:val="00803CB8"/>
    <w:rsid w:val="00804C79"/>
    <w:rsid w:val="00812BA6"/>
    <w:rsid w:val="008168E3"/>
    <w:rsid w:val="00820375"/>
    <w:rsid w:val="008217A7"/>
    <w:rsid w:val="00822014"/>
    <w:rsid w:val="00824879"/>
    <w:rsid w:val="00824F47"/>
    <w:rsid w:val="008251FF"/>
    <w:rsid w:val="00825E30"/>
    <w:rsid w:val="00826062"/>
    <w:rsid w:val="00827A18"/>
    <w:rsid w:val="008309B1"/>
    <w:rsid w:val="008316CB"/>
    <w:rsid w:val="0083350A"/>
    <w:rsid w:val="008404DB"/>
    <w:rsid w:val="00846D13"/>
    <w:rsid w:val="00847077"/>
    <w:rsid w:val="008537B7"/>
    <w:rsid w:val="00853DEF"/>
    <w:rsid w:val="00857231"/>
    <w:rsid w:val="00857A54"/>
    <w:rsid w:val="00861313"/>
    <w:rsid w:val="008711B5"/>
    <w:rsid w:val="008757D8"/>
    <w:rsid w:val="00875CF3"/>
    <w:rsid w:val="00876AC6"/>
    <w:rsid w:val="00877E35"/>
    <w:rsid w:val="008837C1"/>
    <w:rsid w:val="008840AA"/>
    <w:rsid w:val="00884204"/>
    <w:rsid w:val="00894104"/>
    <w:rsid w:val="008A303C"/>
    <w:rsid w:val="008B1909"/>
    <w:rsid w:val="008B24C9"/>
    <w:rsid w:val="008B25D3"/>
    <w:rsid w:val="008B28DB"/>
    <w:rsid w:val="008B40E1"/>
    <w:rsid w:val="008B7F26"/>
    <w:rsid w:val="008C183E"/>
    <w:rsid w:val="008C2B1C"/>
    <w:rsid w:val="008C4AF3"/>
    <w:rsid w:val="008C4E8D"/>
    <w:rsid w:val="008C6CE5"/>
    <w:rsid w:val="008D4968"/>
    <w:rsid w:val="008D52A3"/>
    <w:rsid w:val="008D76DD"/>
    <w:rsid w:val="008E06C8"/>
    <w:rsid w:val="008E1A93"/>
    <w:rsid w:val="008E1E29"/>
    <w:rsid w:val="008E2352"/>
    <w:rsid w:val="008E4327"/>
    <w:rsid w:val="008E5477"/>
    <w:rsid w:val="008E7985"/>
    <w:rsid w:val="008F4E67"/>
    <w:rsid w:val="00901714"/>
    <w:rsid w:val="00901A75"/>
    <w:rsid w:val="00904107"/>
    <w:rsid w:val="00910C1F"/>
    <w:rsid w:val="0091251E"/>
    <w:rsid w:val="00915687"/>
    <w:rsid w:val="00916526"/>
    <w:rsid w:val="00916F04"/>
    <w:rsid w:val="00916F8C"/>
    <w:rsid w:val="00921A4D"/>
    <w:rsid w:val="00921A52"/>
    <w:rsid w:val="00922D0D"/>
    <w:rsid w:val="00924F00"/>
    <w:rsid w:val="00931F3F"/>
    <w:rsid w:val="00933589"/>
    <w:rsid w:val="0093544A"/>
    <w:rsid w:val="0093750D"/>
    <w:rsid w:val="00937D14"/>
    <w:rsid w:val="009413AB"/>
    <w:rsid w:val="0094294A"/>
    <w:rsid w:val="00943A88"/>
    <w:rsid w:val="00943E2E"/>
    <w:rsid w:val="00945EA0"/>
    <w:rsid w:val="00953F0A"/>
    <w:rsid w:val="00954DD0"/>
    <w:rsid w:val="00956448"/>
    <w:rsid w:val="00963757"/>
    <w:rsid w:val="00963FC2"/>
    <w:rsid w:val="009670FA"/>
    <w:rsid w:val="00970B89"/>
    <w:rsid w:val="0097350F"/>
    <w:rsid w:val="009749F8"/>
    <w:rsid w:val="0097669E"/>
    <w:rsid w:val="00976934"/>
    <w:rsid w:val="00985587"/>
    <w:rsid w:val="00985A70"/>
    <w:rsid w:val="0099340C"/>
    <w:rsid w:val="00996BBE"/>
    <w:rsid w:val="009A0645"/>
    <w:rsid w:val="009A0E1C"/>
    <w:rsid w:val="009A5D58"/>
    <w:rsid w:val="009A6161"/>
    <w:rsid w:val="009B092D"/>
    <w:rsid w:val="009B2BBD"/>
    <w:rsid w:val="009B3203"/>
    <w:rsid w:val="009B3B33"/>
    <w:rsid w:val="009B54B8"/>
    <w:rsid w:val="009C02AA"/>
    <w:rsid w:val="009C09A5"/>
    <w:rsid w:val="009C0E9E"/>
    <w:rsid w:val="009C7A08"/>
    <w:rsid w:val="009D002E"/>
    <w:rsid w:val="009D00C8"/>
    <w:rsid w:val="009D330D"/>
    <w:rsid w:val="009D4B05"/>
    <w:rsid w:val="009D6D2B"/>
    <w:rsid w:val="009E026A"/>
    <w:rsid w:val="009E32DE"/>
    <w:rsid w:val="009E4F49"/>
    <w:rsid w:val="009F1D0F"/>
    <w:rsid w:val="009F4133"/>
    <w:rsid w:val="009F6297"/>
    <w:rsid w:val="009F63A3"/>
    <w:rsid w:val="00A01DAE"/>
    <w:rsid w:val="00A02425"/>
    <w:rsid w:val="00A04C1F"/>
    <w:rsid w:val="00A10CB7"/>
    <w:rsid w:val="00A113DF"/>
    <w:rsid w:val="00A12101"/>
    <w:rsid w:val="00A1773B"/>
    <w:rsid w:val="00A24CF8"/>
    <w:rsid w:val="00A26688"/>
    <w:rsid w:val="00A32FDD"/>
    <w:rsid w:val="00A4136A"/>
    <w:rsid w:val="00A43B70"/>
    <w:rsid w:val="00A50FD7"/>
    <w:rsid w:val="00A51299"/>
    <w:rsid w:val="00A518B6"/>
    <w:rsid w:val="00A51A95"/>
    <w:rsid w:val="00A53A6B"/>
    <w:rsid w:val="00A54AB9"/>
    <w:rsid w:val="00A55686"/>
    <w:rsid w:val="00A57ED0"/>
    <w:rsid w:val="00A6095F"/>
    <w:rsid w:val="00A61AE8"/>
    <w:rsid w:val="00A6250A"/>
    <w:rsid w:val="00A62F2F"/>
    <w:rsid w:val="00A64FBA"/>
    <w:rsid w:val="00A667F9"/>
    <w:rsid w:val="00A671B7"/>
    <w:rsid w:val="00A7685A"/>
    <w:rsid w:val="00A819E2"/>
    <w:rsid w:val="00A831C3"/>
    <w:rsid w:val="00A834B2"/>
    <w:rsid w:val="00A9205C"/>
    <w:rsid w:val="00A978F6"/>
    <w:rsid w:val="00AA43F8"/>
    <w:rsid w:val="00AA5449"/>
    <w:rsid w:val="00AA7989"/>
    <w:rsid w:val="00AB0FB6"/>
    <w:rsid w:val="00AB1DE4"/>
    <w:rsid w:val="00AB37F0"/>
    <w:rsid w:val="00AB7188"/>
    <w:rsid w:val="00AC4079"/>
    <w:rsid w:val="00AD03C3"/>
    <w:rsid w:val="00AD224F"/>
    <w:rsid w:val="00AD2DBF"/>
    <w:rsid w:val="00AD735A"/>
    <w:rsid w:val="00AE01FE"/>
    <w:rsid w:val="00AE46BC"/>
    <w:rsid w:val="00AE4CD1"/>
    <w:rsid w:val="00AE623C"/>
    <w:rsid w:val="00AF0069"/>
    <w:rsid w:val="00AF016E"/>
    <w:rsid w:val="00AF0BCC"/>
    <w:rsid w:val="00AF2421"/>
    <w:rsid w:val="00AF518F"/>
    <w:rsid w:val="00AF5C7F"/>
    <w:rsid w:val="00AF6103"/>
    <w:rsid w:val="00AF62F4"/>
    <w:rsid w:val="00AF6511"/>
    <w:rsid w:val="00B0262E"/>
    <w:rsid w:val="00B02E4E"/>
    <w:rsid w:val="00B03DC1"/>
    <w:rsid w:val="00B040F4"/>
    <w:rsid w:val="00B06043"/>
    <w:rsid w:val="00B0716C"/>
    <w:rsid w:val="00B124D4"/>
    <w:rsid w:val="00B14FC3"/>
    <w:rsid w:val="00B15C68"/>
    <w:rsid w:val="00B15CF3"/>
    <w:rsid w:val="00B1623C"/>
    <w:rsid w:val="00B17C3F"/>
    <w:rsid w:val="00B21762"/>
    <w:rsid w:val="00B226DA"/>
    <w:rsid w:val="00B26E9C"/>
    <w:rsid w:val="00B26FDC"/>
    <w:rsid w:val="00B27F53"/>
    <w:rsid w:val="00B30AB4"/>
    <w:rsid w:val="00B31C37"/>
    <w:rsid w:val="00B33512"/>
    <w:rsid w:val="00B36B99"/>
    <w:rsid w:val="00B36D64"/>
    <w:rsid w:val="00B419A7"/>
    <w:rsid w:val="00B42276"/>
    <w:rsid w:val="00B437E6"/>
    <w:rsid w:val="00B4753D"/>
    <w:rsid w:val="00B50AF4"/>
    <w:rsid w:val="00B51490"/>
    <w:rsid w:val="00B5230A"/>
    <w:rsid w:val="00B55EEE"/>
    <w:rsid w:val="00B56579"/>
    <w:rsid w:val="00B57D6B"/>
    <w:rsid w:val="00B63126"/>
    <w:rsid w:val="00B64AB0"/>
    <w:rsid w:val="00B64B27"/>
    <w:rsid w:val="00B6719A"/>
    <w:rsid w:val="00B7123E"/>
    <w:rsid w:val="00B713DF"/>
    <w:rsid w:val="00B71835"/>
    <w:rsid w:val="00B71EC4"/>
    <w:rsid w:val="00B71EDF"/>
    <w:rsid w:val="00B738DE"/>
    <w:rsid w:val="00B776BA"/>
    <w:rsid w:val="00B80309"/>
    <w:rsid w:val="00B805CE"/>
    <w:rsid w:val="00B8206C"/>
    <w:rsid w:val="00B840DB"/>
    <w:rsid w:val="00B84F64"/>
    <w:rsid w:val="00B87CE1"/>
    <w:rsid w:val="00B9033E"/>
    <w:rsid w:val="00B92F15"/>
    <w:rsid w:val="00B9523A"/>
    <w:rsid w:val="00B9561C"/>
    <w:rsid w:val="00B97D89"/>
    <w:rsid w:val="00BA0634"/>
    <w:rsid w:val="00BA0664"/>
    <w:rsid w:val="00BA54EC"/>
    <w:rsid w:val="00BA5BEC"/>
    <w:rsid w:val="00BA5E87"/>
    <w:rsid w:val="00BA6B32"/>
    <w:rsid w:val="00BA7969"/>
    <w:rsid w:val="00BB5215"/>
    <w:rsid w:val="00BB5F16"/>
    <w:rsid w:val="00BC196C"/>
    <w:rsid w:val="00BC3689"/>
    <w:rsid w:val="00BC3FBE"/>
    <w:rsid w:val="00BC4F3E"/>
    <w:rsid w:val="00BD0A88"/>
    <w:rsid w:val="00BD620C"/>
    <w:rsid w:val="00BE3DDE"/>
    <w:rsid w:val="00BE3E42"/>
    <w:rsid w:val="00BE3F9C"/>
    <w:rsid w:val="00BE53F0"/>
    <w:rsid w:val="00BE7548"/>
    <w:rsid w:val="00BE7691"/>
    <w:rsid w:val="00BF77F3"/>
    <w:rsid w:val="00C103B9"/>
    <w:rsid w:val="00C130B5"/>
    <w:rsid w:val="00C17147"/>
    <w:rsid w:val="00C1729C"/>
    <w:rsid w:val="00C20F8F"/>
    <w:rsid w:val="00C22F8D"/>
    <w:rsid w:val="00C25807"/>
    <w:rsid w:val="00C32B2A"/>
    <w:rsid w:val="00C33C80"/>
    <w:rsid w:val="00C3608D"/>
    <w:rsid w:val="00C47276"/>
    <w:rsid w:val="00C5032A"/>
    <w:rsid w:val="00C54B76"/>
    <w:rsid w:val="00C558F6"/>
    <w:rsid w:val="00C60155"/>
    <w:rsid w:val="00C608A2"/>
    <w:rsid w:val="00C6245D"/>
    <w:rsid w:val="00C62730"/>
    <w:rsid w:val="00C6366D"/>
    <w:rsid w:val="00C64105"/>
    <w:rsid w:val="00C6424B"/>
    <w:rsid w:val="00C66E18"/>
    <w:rsid w:val="00C704F4"/>
    <w:rsid w:val="00C70518"/>
    <w:rsid w:val="00C706D6"/>
    <w:rsid w:val="00C81268"/>
    <w:rsid w:val="00C82773"/>
    <w:rsid w:val="00C850FD"/>
    <w:rsid w:val="00C90F60"/>
    <w:rsid w:val="00C95D1E"/>
    <w:rsid w:val="00C9738B"/>
    <w:rsid w:val="00C979B9"/>
    <w:rsid w:val="00CA5CA6"/>
    <w:rsid w:val="00CA6AC1"/>
    <w:rsid w:val="00CA72B4"/>
    <w:rsid w:val="00CB05E5"/>
    <w:rsid w:val="00CB3665"/>
    <w:rsid w:val="00CB50B4"/>
    <w:rsid w:val="00CB5FB7"/>
    <w:rsid w:val="00CC082F"/>
    <w:rsid w:val="00CC172B"/>
    <w:rsid w:val="00CC5B4C"/>
    <w:rsid w:val="00CC648E"/>
    <w:rsid w:val="00CC7BE8"/>
    <w:rsid w:val="00CD1A65"/>
    <w:rsid w:val="00CE4875"/>
    <w:rsid w:val="00CF1B14"/>
    <w:rsid w:val="00CF30EB"/>
    <w:rsid w:val="00CF5F41"/>
    <w:rsid w:val="00CF615C"/>
    <w:rsid w:val="00CF63BB"/>
    <w:rsid w:val="00CF6B86"/>
    <w:rsid w:val="00CF6EE0"/>
    <w:rsid w:val="00CF7C73"/>
    <w:rsid w:val="00CF7E3F"/>
    <w:rsid w:val="00D057DE"/>
    <w:rsid w:val="00D060A8"/>
    <w:rsid w:val="00D07508"/>
    <w:rsid w:val="00D077E1"/>
    <w:rsid w:val="00D07EEF"/>
    <w:rsid w:val="00D07F7F"/>
    <w:rsid w:val="00D15849"/>
    <w:rsid w:val="00D24340"/>
    <w:rsid w:val="00D261E2"/>
    <w:rsid w:val="00D26B36"/>
    <w:rsid w:val="00D27953"/>
    <w:rsid w:val="00D33DC3"/>
    <w:rsid w:val="00D401F5"/>
    <w:rsid w:val="00D4078C"/>
    <w:rsid w:val="00D412D8"/>
    <w:rsid w:val="00D42BFC"/>
    <w:rsid w:val="00D544C7"/>
    <w:rsid w:val="00D54600"/>
    <w:rsid w:val="00D6287E"/>
    <w:rsid w:val="00D6315D"/>
    <w:rsid w:val="00D6460B"/>
    <w:rsid w:val="00D64A92"/>
    <w:rsid w:val="00D66BBD"/>
    <w:rsid w:val="00D70B5C"/>
    <w:rsid w:val="00D851F2"/>
    <w:rsid w:val="00D86262"/>
    <w:rsid w:val="00D934A8"/>
    <w:rsid w:val="00D93E2B"/>
    <w:rsid w:val="00D95C12"/>
    <w:rsid w:val="00D96EE6"/>
    <w:rsid w:val="00D97294"/>
    <w:rsid w:val="00D977A7"/>
    <w:rsid w:val="00D97FFC"/>
    <w:rsid w:val="00DA041C"/>
    <w:rsid w:val="00DA29E6"/>
    <w:rsid w:val="00DA2A68"/>
    <w:rsid w:val="00DA2C54"/>
    <w:rsid w:val="00DB352C"/>
    <w:rsid w:val="00DB36FD"/>
    <w:rsid w:val="00DB4E0A"/>
    <w:rsid w:val="00DC0C26"/>
    <w:rsid w:val="00DC1964"/>
    <w:rsid w:val="00DC2A7A"/>
    <w:rsid w:val="00DC7C35"/>
    <w:rsid w:val="00DD1881"/>
    <w:rsid w:val="00DE479E"/>
    <w:rsid w:val="00DE7583"/>
    <w:rsid w:val="00DF3182"/>
    <w:rsid w:val="00DF37C9"/>
    <w:rsid w:val="00DF570D"/>
    <w:rsid w:val="00DF5717"/>
    <w:rsid w:val="00DF6745"/>
    <w:rsid w:val="00DF7AA0"/>
    <w:rsid w:val="00E000CF"/>
    <w:rsid w:val="00E00406"/>
    <w:rsid w:val="00E01B4B"/>
    <w:rsid w:val="00E06D84"/>
    <w:rsid w:val="00E125DB"/>
    <w:rsid w:val="00E135B2"/>
    <w:rsid w:val="00E13CA7"/>
    <w:rsid w:val="00E17E19"/>
    <w:rsid w:val="00E24771"/>
    <w:rsid w:val="00E27A14"/>
    <w:rsid w:val="00E303EB"/>
    <w:rsid w:val="00E30E13"/>
    <w:rsid w:val="00E31125"/>
    <w:rsid w:val="00E32518"/>
    <w:rsid w:val="00E328A9"/>
    <w:rsid w:val="00E3304F"/>
    <w:rsid w:val="00E352C6"/>
    <w:rsid w:val="00E37CF1"/>
    <w:rsid w:val="00E37E57"/>
    <w:rsid w:val="00E407D8"/>
    <w:rsid w:val="00E4251F"/>
    <w:rsid w:val="00E4262E"/>
    <w:rsid w:val="00E43ECE"/>
    <w:rsid w:val="00E51097"/>
    <w:rsid w:val="00E5145A"/>
    <w:rsid w:val="00E51F05"/>
    <w:rsid w:val="00E5252D"/>
    <w:rsid w:val="00E55B35"/>
    <w:rsid w:val="00E63617"/>
    <w:rsid w:val="00E636DF"/>
    <w:rsid w:val="00E641FC"/>
    <w:rsid w:val="00E67DDD"/>
    <w:rsid w:val="00E71017"/>
    <w:rsid w:val="00E8058B"/>
    <w:rsid w:val="00E808D9"/>
    <w:rsid w:val="00E81EDE"/>
    <w:rsid w:val="00E857CD"/>
    <w:rsid w:val="00E91918"/>
    <w:rsid w:val="00E919DE"/>
    <w:rsid w:val="00E92477"/>
    <w:rsid w:val="00E92610"/>
    <w:rsid w:val="00E943BB"/>
    <w:rsid w:val="00E96185"/>
    <w:rsid w:val="00E97D19"/>
    <w:rsid w:val="00EA026F"/>
    <w:rsid w:val="00EA0937"/>
    <w:rsid w:val="00EA40E8"/>
    <w:rsid w:val="00EA43C6"/>
    <w:rsid w:val="00EA71C5"/>
    <w:rsid w:val="00EA7376"/>
    <w:rsid w:val="00EB1A93"/>
    <w:rsid w:val="00EB2F95"/>
    <w:rsid w:val="00EB33CE"/>
    <w:rsid w:val="00EB3CD7"/>
    <w:rsid w:val="00EB53B8"/>
    <w:rsid w:val="00EB7433"/>
    <w:rsid w:val="00EB77BE"/>
    <w:rsid w:val="00EC0A26"/>
    <w:rsid w:val="00EC358D"/>
    <w:rsid w:val="00EC7507"/>
    <w:rsid w:val="00ED43C4"/>
    <w:rsid w:val="00ED6DFB"/>
    <w:rsid w:val="00ED72CC"/>
    <w:rsid w:val="00EE5A4D"/>
    <w:rsid w:val="00EE6E73"/>
    <w:rsid w:val="00EF2860"/>
    <w:rsid w:val="00F01768"/>
    <w:rsid w:val="00F059F1"/>
    <w:rsid w:val="00F06001"/>
    <w:rsid w:val="00F073CE"/>
    <w:rsid w:val="00F10A99"/>
    <w:rsid w:val="00F11236"/>
    <w:rsid w:val="00F172DB"/>
    <w:rsid w:val="00F21DC6"/>
    <w:rsid w:val="00F260B3"/>
    <w:rsid w:val="00F26943"/>
    <w:rsid w:val="00F26FFA"/>
    <w:rsid w:val="00F34D08"/>
    <w:rsid w:val="00F35C1B"/>
    <w:rsid w:val="00F35F69"/>
    <w:rsid w:val="00F372CA"/>
    <w:rsid w:val="00F41369"/>
    <w:rsid w:val="00F41AFA"/>
    <w:rsid w:val="00F44086"/>
    <w:rsid w:val="00F5068B"/>
    <w:rsid w:val="00F51BE0"/>
    <w:rsid w:val="00F51FFC"/>
    <w:rsid w:val="00F52970"/>
    <w:rsid w:val="00F549DA"/>
    <w:rsid w:val="00F54F9B"/>
    <w:rsid w:val="00F6038F"/>
    <w:rsid w:val="00F62A97"/>
    <w:rsid w:val="00F65F21"/>
    <w:rsid w:val="00F71098"/>
    <w:rsid w:val="00F716CB"/>
    <w:rsid w:val="00F736FE"/>
    <w:rsid w:val="00F7465A"/>
    <w:rsid w:val="00F74DAA"/>
    <w:rsid w:val="00F919EF"/>
    <w:rsid w:val="00FA036D"/>
    <w:rsid w:val="00FA1ED6"/>
    <w:rsid w:val="00FA678B"/>
    <w:rsid w:val="00FA6B44"/>
    <w:rsid w:val="00FA72C2"/>
    <w:rsid w:val="00FA7D40"/>
    <w:rsid w:val="00FB6D73"/>
    <w:rsid w:val="00FB7F73"/>
    <w:rsid w:val="00FC15CC"/>
    <w:rsid w:val="00FC17A5"/>
    <w:rsid w:val="00FC1E8E"/>
    <w:rsid w:val="00FC296F"/>
    <w:rsid w:val="00FC6E12"/>
    <w:rsid w:val="00FC7B86"/>
    <w:rsid w:val="00FD4EDA"/>
    <w:rsid w:val="00FD79C8"/>
    <w:rsid w:val="00FE0887"/>
    <w:rsid w:val="00FE46E2"/>
    <w:rsid w:val="00FF4653"/>
    <w:rsid w:val="00FF75B2"/>
    <w:rsid w:val="00FF77EC"/>
    <w:rsid w:val="01470756"/>
    <w:rsid w:val="015D7026"/>
    <w:rsid w:val="015DA4A5"/>
    <w:rsid w:val="01B04EB3"/>
    <w:rsid w:val="01D7F96D"/>
    <w:rsid w:val="023C11E9"/>
    <w:rsid w:val="0263B6B3"/>
    <w:rsid w:val="028E1065"/>
    <w:rsid w:val="031B3E8D"/>
    <w:rsid w:val="03560011"/>
    <w:rsid w:val="0395AC0D"/>
    <w:rsid w:val="03BE6DF2"/>
    <w:rsid w:val="04200EDC"/>
    <w:rsid w:val="04411F64"/>
    <w:rsid w:val="044425A5"/>
    <w:rsid w:val="044F5690"/>
    <w:rsid w:val="04661FB5"/>
    <w:rsid w:val="0480F945"/>
    <w:rsid w:val="04C4040A"/>
    <w:rsid w:val="04DA4BFE"/>
    <w:rsid w:val="054D866A"/>
    <w:rsid w:val="05779A13"/>
    <w:rsid w:val="05F674B0"/>
    <w:rsid w:val="065068FC"/>
    <w:rsid w:val="067E1AEB"/>
    <w:rsid w:val="06BFA1A7"/>
    <w:rsid w:val="06E670B9"/>
    <w:rsid w:val="0721495E"/>
    <w:rsid w:val="072816EC"/>
    <w:rsid w:val="07E32E6A"/>
    <w:rsid w:val="07E73C12"/>
    <w:rsid w:val="0832FEF0"/>
    <w:rsid w:val="08C4D07E"/>
    <w:rsid w:val="08F50081"/>
    <w:rsid w:val="095F477B"/>
    <w:rsid w:val="096C8CF2"/>
    <w:rsid w:val="0971A61F"/>
    <w:rsid w:val="09B98A0E"/>
    <w:rsid w:val="09F7CF49"/>
    <w:rsid w:val="0A149041"/>
    <w:rsid w:val="0AB26B93"/>
    <w:rsid w:val="0AD8019A"/>
    <w:rsid w:val="0AE55B7E"/>
    <w:rsid w:val="0B54AFF8"/>
    <w:rsid w:val="0B58BFD5"/>
    <w:rsid w:val="0BA56B3C"/>
    <w:rsid w:val="0BF41356"/>
    <w:rsid w:val="0C637698"/>
    <w:rsid w:val="0C848B56"/>
    <w:rsid w:val="0D49A25F"/>
    <w:rsid w:val="0E1DBBE1"/>
    <w:rsid w:val="0E417B37"/>
    <w:rsid w:val="0E56400B"/>
    <w:rsid w:val="0E603563"/>
    <w:rsid w:val="0F049573"/>
    <w:rsid w:val="0F5A5606"/>
    <w:rsid w:val="0F9E52BF"/>
    <w:rsid w:val="104E7164"/>
    <w:rsid w:val="10D0D5BE"/>
    <w:rsid w:val="1111A5C1"/>
    <w:rsid w:val="116BF44F"/>
    <w:rsid w:val="11928A98"/>
    <w:rsid w:val="1268E59E"/>
    <w:rsid w:val="127F8DCF"/>
    <w:rsid w:val="131EC833"/>
    <w:rsid w:val="132F13E5"/>
    <w:rsid w:val="14354058"/>
    <w:rsid w:val="1563C8DC"/>
    <w:rsid w:val="157ABFC4"/>
    <w:rsid w:val="160D8022"/>
    <w:rsid w:val="1624DF09"/>
    <w:rsid w:val="166E5BFA"/>
    <w:rsid w:val="16A0D381"/>
    <w:rsid w:val="172425A7"/>
    <w:rsid w:val="176E895E"/>
    <w:rsid w:val="17A6B0B0"/>
    <w:rsid w:val="18348C66"/>
    <w:rsid w:val="189D9B5D"/>
    <w:rsid w:val="189E6DAF"/>
    <w:rsid w:val="18DA4C74"/>
    <w:rsid w:val="19F01A9F"/>
    <w:rsid w:val="1A71ED3E"/>
    <w:rsid w:val="1AE0BC48"/>
    <w:rsid w:val="1AF6DFBA"/>
    <w:rsid w:val="1B7D71D4"/>
    <w:rsid w:val="1B96146D"/>
    <w:rsid w:val="1C299535"/>
    <w:rsid w:val="1C5D35A4"/>
    <w:rsid w:val="1CA87B6F"/>
    <w:rsid w:val="1D4538B9"/>
    <w:rsid w:val="1D630541"/>
    <w:rsid w:val="1DC24E6E"/>
    <w:rsid w:val="1DE4F8F4"/>
    <w:rsid w:val="1E58994D"/>
    <w:rsid w:val="1EA171A7"/>
    <w:rsid w:val="1EF46859"/>
    <w:rsid w:val="1FE70304"/>
    <w:rsid w:val="1FF65B6C"/>
    <w:rsid w:val="2004B25C"/>
    <w:rsid w:val="205E25DE"/>
    <w:rsid w:val="20DBDD80"/>
    <w:rsid w:val="212807E8"/>
    <w:rsid w:val="214BF4DB"/>
    <w:rsid w:val="21576D15"/>
    <w:rsid w:val="21D38DB2"/>
    <w:rsid w:val="225A2DE9"/>
    <w:rsid w:val="229F4098"/>
    <w:rsid w:val="22F84E53"/>
    <w:rsid w:val="22FBB2A7"/>
    <w:rsid w:val="23669B95"/>
    <w:rsid w:val="237411BA"/>
    <w:rsid w:val="238133CC"/>
    <w:rsid w:val="238F0E04"/>
    <w:rsid w:val="23B007D6"/>
    <w:rsid w:val="2400D431"/>
    <w:rsid w:val="241B8ACA"/>
    <w:rsid w:val="245A6A4B"/>
    <w:rsid w:val="245E3A8A"/>
    <w:rsid w:val="24784CFD"/>
    <w:rsid w:val="253071E5"/>
    <w:rsid w:val="254E0128"/>
    <w:rsid w:val="25949585"/>
    <w:rsid w:val="25C3B060"/>
    <w:rsid w:val="26B9745A"/>
    <w:rsid w:val="27C42904"/>
    <w:rsid w:val="28023489"/>
    <w:rsid w:val="2887B5D0"/>
    <w:rsid w:val="28A3A4F0"/>
    <w:rsid w:val="28D7D4E7"/>
    <w:rsid w:val="291CA8A4"/>
    <w:rsid w:val="292BF7AA"/>
    <w:rsid w:val="297DC3BF"/>
    <w:rsid w:val="29A3853C"/>
    <w:rsid w:val="29B33D33"/>
    <w:rsid w:val="29CE83E5"/>
    <w:rsid w:val="29D0758E"/>
    <w:rsid w:val="29D0780D"/>
    <w:rsid w:val="29F48261"/>
    <w:rsid w:val="2A58C5A5"/>
    <w:rsid w:val="2AEC7713"/>
    <w:rsid w:val="2AF83654"/>
    <w:rsid w:val="2B4B36B0"/>
    <w:rsid w:val="2B9AC4F3"/>
    <w:rsid w:val="2BD5A3F7"/>
    <w:rsid w:val="2C9D0FAB"/>
    <w:rsid w:val="2CEC2EFF"/>
    <w:rsid w:val="2DE42EA2"/>
    <w:rsid w:val="2DF5EDC1"/>
    <w:rsid w:val="2E9E1AB8"/>
    <w:rsid w:val="2FB5B951"/>
    <w:rsid w:val="2FF55AAA"/>
    <w:rsid w:val="307426FB"/>
    <w:rsid w:val="3085C40E"/>
    <w:rsid w:val="309C3FBC"/>
    <w:rsid w:val="30ACA1BC"/>
    <w:rsid w:val="30C46804"/>
    <w:rsid w:val="30C878EF"/>
    <w:rsid w:val="30FB1D08"/>
    <w:rsid w:val="30FD91B0"/>
    <w:rsid w:val="31001361"/>
    <w:rsid w:val="31275FDB"/>
    <w:rsid w:val="318DBA44"/>
    <w:rsid w:val="319587A4"/>
    <w:rsid w:val="31CF8A2E"/>
    <w:rsid w:val="31E7072E"/>
    <w:rsid w:val="31EEC4B1"/>
    <w:rsid w:val="32389C31"/>
    <w:rsid w:val="326D00EA"/>
    <w:rsid w:val="32B4F138"/>
    <w:rsid w:val="331BF5C4"/>
    <w:rsid w:val="33A04442"/>
    <w:rsid w:val="33EC0A5E"/>
    <w:rsid w:val="33FBC574"/>
    <w:rsid w:val="34E8A517"/>
    <w:rsid w:val="361C2D37"/>
    <w:rsid w:val="362CF77F"/>
    <w:rsid w:val="36CCDB3A"/>
    <w:rsid w:val="36DF6D60"/>
    <w:rsid w:val="36F74C17"/>
    <w:rsid w:val="3821CF40"/>
    <w:rsid w:val="385EB0BB"/>
    <w:rsid w:val="38693A31"/>
    <w:rsid w:val="386969D4"/>
    <w:rsid w:val="38854C14"/>
    <w:rsid w:val="38B0A9B5"/>
    <w:rsid w:val="38C4EC10"/>
    <w:rsid w:val="38CE0937"/>
    <w:rsid w:val="38F65873"/>
    <w:rsid w:val="39293A3E"/>
    <w:rsid w:val="3A7F19CA"/>
    <w:rsid w:val="3AC1F1E5"/>
    <w:rsid w:val="3ADBCD66"/>
    <w:rsid w:val="3B34355E"/>
    <w:rsid w:val="3B890B32"/>
    <w:rsid w:val="3BA48532"/>
    <w:rsid w:val="3BCF3325"/>
    <w:rsid w:val="3BDBC0CC"/>
    <w:rsid w:val="3BED4F08"/>
    <w:rsid w:val="3C7CC6BE"/>
    <w:rsid w:val="3CAD60BE"/>
    <w:rsid w:val="3CC0F44F"/>
    <w:rsid w:val="3CD772FF"/>
    <w:rsid w:val="3D5F5A03"/>
    <w:rsid w:val="3DD64A2E"/>
    <w:rsid w:val="3E73069F"/>
    <w:rsid w:val="3EA80BFD"/>
    <w:rsid w:val="3F07763A"/>
    <w:rsid w:val="3F2728EA"/>
    <w:rsid w:val="3F311CB2"/>
    <w:rsid w:val="3F6911AB"/>
    <w:rsid w:val="3FBFF114"/>
    <w:rsid w:val="3FCE92F7"/>
    <w:rsid w:val="4088D558"/>
    <w:rsid w:val="40F5D700"/>
    <w:rsid w:val="410709F1"/>
    <w:rsid w:val="41071BFD"/>
    <w:rsid w:val="41192951"/>
    <w:rsid w:val="411E1F72"/>
    <w:rsid w:val="4131C5E5"/>
    <w:rsid w:val="42062571"/>
    <w:rsid w:val="4245D198"/>
    <w:rsid w:val="42A97B47"/>
    <w:rsid w:val="43724AC1"/>
    <w:rsid w:val="438D0ED7"/>
    <w:rsid w:val="4403DD4E"/>
    <w:rsid w:val="44A30229"/>
    <w:rsid w:val="450F35EB"/>
    <w:rsid w:val="4575B1E1"/>
    <w:rsid w:val="4597E6A6"/>
    <w:rsid w:val="45FDC65C"/>
    <w:rsid w:val="464146FD"/>
    <w:rsid w:val="46698051"/>
    <w:rsid w:val="466EF192"/>
    <w:rsid w:val="46AFEBD1"/>
    <w:rsid w:val="46D79216"/>
    <w:rsid w:val="4706317B"/>
    <w:rsid w:val="47CD649A"/>
    <w:rsid w:val="47D84F56"/>
    <w:rsid w:val="47E30B69"/>
    <w:rsid w:val="483D873F"/>
    <w:rsid w:val="4863D6D4"/>
    <w:rsid w:val="487C148F"/>
    <w:rsid w:val="489D0836"/>
    <w:rsid w:val="4914CA90"/>
    <w:rsid w:val="497CA0B0"/>
    <w:rsid w:val="49AE8015"/>
    <w:rsid w:val="49D6DC65"/>
    <w:rsid w:val="49F407A5"/>
    <w:rsid w:val="4A528762"/>
    <w:rsid w:val="4AAAA367"/>
    <w:rsid w:val="4B1B8F16"/>
    <w:rsid w:val="4B22820E"/>
    <w:rsid w:val="4B339F67"/>
    <w:rsid w:val="4B6A1164"/>
    <w:rsid w:val="4BF5FF4D"/>
    <w:rsid w:val="4C9407EE"/>
    <w:rsid w:val="4CA8387E"/>
    <w:rsid w:val="4CCC1DBD"/>
    <w:rsid w:val="4CE5CC33"/>
    <w:rsid w:val="4CFB8B6F"/>
    <w:rsid w:val="4D0629C9"/>
    <w:rsid w:val="4D119D59"/>
    <w:rsid w:val="4D127B22"/>
    <w:rsid w:val="4D3F4D0E"/>
    <w:rsid w:val="4D583683"/>
    <w:rsid w:val="4D99429D"/>
    <w:rsid w:val="4DC3C181"/>
    <w:rsid w:val="4E0F6F0D"/>
    <w:rsid w:val="4E52BFFB"/>
    <w:rsid w:val="4EE3D2AE"/>
    <w:rsid w:val="4F048815"/>
    <w:rsid w:val="4F15E209"/>
    <w:rsid w:val="4F31674B"/>
    <w:rsid w:val="4F38B91B"/>
    <w:rsid w:val="4F3AEB71"/>
    <w:rsid w:val="4F8F82E2"/>
    <w:rsid w:val="4FC6386F"/>
    <w:rsid w:val="4FCDB2BB"/>
    <w:rsid w:val="5105766F"/>
    <w:rsid w:val="5198F004"/>
    <w:rsid w:val="51B64091"/>
    <w:rsid w:val="52743F9A"/>
    <w:rsid w:val="5290072B"/>
    <w:rsid w:val="5327F2CA"/>
    <w:rsid w:val="5360A710"/>
    <w:rsid w:val="53AF58AB"/>
    <w:rsid w:val="5440D91E"/>
    <w:rsid w:val="545BEA13"/>
    <w:rsid w:val="549D8DDD"/>
    <w:rsid w:val="5513B539"/>
    <w:rsid w:val="5516D57C"/>
    <w:rsid w:val="55366EB7"/>
    <w:rsid w:val="553BB600"/>
    <w:rsid w:val="55696E05"/>
    <w:rsid w:val="568A5248"/>
    <w:rsid w:val="5699F353"/>
    <w:rsid w:val="56CD0CFF"/>
    <w:rsid w:val="570F90C9"/>
    <w:rsid w:val="5717A5A2"/>
    <w:rsid w:val="5744D92D"/>
    <w:rsid w:val="579B97BD"/>
    <w:rsid w:val="57DF853B"/>
    <w:rsid w:val="57EC7F6F"/>
    <w:rsid w:val="588A4D0A"/>
    <w:rsid w:val="59D19CEE"/>
    <w:rsid w:val="59E182EA"/>
    <w:rsid w:val="5A2C1660"/>
    <w:rsid w:val="5A32637E"/>
    <w:rsid w:val="5A8B3BEE"/>
    <w:rsid w:val="5AB3C51D"/>
    <w:rsid w:val="5ABB0826"/>
    <w:rsid w:val="5AC4132B"/>
    <w:rsid w:val="5B07E6D1"/>
    <w:rsid w:val="5B831D49"/>
    <w:rsid w:val="5B9D249B"/>
    <w:rsid w:val="5BB89A0B"/>
    <w:rsid w:val="5C2C2FD7"/>
    <w:rsid w:val="5C3F1242"/>
    <w:rsid w:val="5C928D8E"/>
    <w:rsid w:val="5D73A11E"/>
    <w:rsid w:val="5D7B3584"/>
    <w:rsid w:val="5D8B4666"/>
    <w:rsid w:val="5E0268F4"/>
    <w:rsid w:val="5E0DE439"/>
    <w:rsid w:val="5E1FCDFF"/>
    <w:rsid w:val="5E37289B"/>
    <w:rsid w:val="5E70D2C1"/>
    <w:rsid w:val="5EAE1C66"/>
    <w:rsid w:val="5ED5B887"/>
    <w:rsid w:val="5F2E987E"/>
    <w:rsid w:val="5F7DE5B7"/>
    <w:rsid w:val="5F952B9A"/>
    <w:rsid w:val="5FB76D47"/>
    <w:rsid w:val="605E27A1"/>
    <w:rsid w:val="60927D50"/>
    <w:rsid w:val="60A6B0A8"/>
    <w:rsid w:val="61562F31"/>
    <w:rsid w:val="61941305"/>
    <w:rsid w:val="61B5B6CD"/>
    <w:rsid w:val="61BA601D"/>
    <w:rsid w:val="622B8E3B"/>
    <w:rsid w:val="62937E2C"/>
    <w:rsid w:val="62A6C2D4"/>
    <w:rsid w:val="632164C0"/>
    <w:rsid w:val="638867B7"/>
    <w:rsid w:val="640FCB4E"/>
    <w:rsid w:val="643DA325"/>
    <w:rsid w:val="6463E374"/>
    <w:rsid w:val="649CC64C"/>
    <w:rsid w:val="64FEEF29"/>
    <w:rsid w:val="65270139"/>
    <w:rsid w:val="6562E620"/>
    <w:rsid w:val="65AD1541"/>
    <w:rsid w:val="66147D38"/>
    <w:rsid w:val="66543807"/>
    <w:rsid w:val="668BA4CE"/>
    <w:rsid w:val="66B9239D"/>
    <w:rsid w:val="66BD5A9E"/>
    <w:rsid w:val="66EA0BEC"/>
    <w:rsid w:val="674F4B3F"/>
    <w:rsid w:val="67683A37"/>
    <w:rsid w:val="67F00BD6"/>
    <w:rsid w:val="6804611C"/>
    <w:rsid w:val="683C2F98"/>
    <w:rsid w:val="6894B973"/>
    <w:rsid w:val="68D72255"/>
    <w:rsid w:val="68FF93FD"/>
    <w:rsid w:val="693588DE"/>
    <w:rsid w:val="693EFB4B"/>
    <w:rsid w:val="69425F4B"/>
    <w:rsid w:val="69A23F5D"/>
    <w:rsid w:val="69F55B64"/>
    <w:rsid w:val="6A4EB0C4"/>
    <w:rsid w:val="6A66AE93"/>
    <w:rsid w:val="6AADB6D0"/>
    <w:rsid w:val="6ABB7741"/>
    <w:rsid w:val="6B00CB89"/>
    <w:rsid w:val="6B5009D4"/>
    <w:rsid w:val="6B97118A"/>
    <w:rsid w:val="6C4EF2EA"/>
    <w:rsid w:val="6CB76904"/>
    <w:rsid w:val="6CF4695B"/>
    <w:rsid w:val="6D3D5156"/>
    <w:rsid w:val="6D849A28"/>
    <w:rsid w:val="6DBB4DFD"/>
    <w:rsid w:val="6DBD96A5"/>
    <w:rsid w:val="6E0C2DDD"/>
    <w:rsid w:val="6E2555AB"/>
    <w:rsid w:val="6EE982AC"/>
    <w:rsid w:val="6F197BBE"/>
    <w:rsid w:val="6FFFA4B0"/>
    <w:rsid w:val="700398F7"/>
    <w:rsid w:val="70427721"/>
    <w:rsid w:val="7050CCC5"/>
    <w:rsid w:val="70D07FE3"/>
    <w:rsid w:val="70FA07BB"/>
    <w:rsid w:val="7105D09E"/>
    <w:rsid w:val="72016B9F"/>
    <w:rsid w:val="72118DB1"/>
    <w:rsid w:val="72931552"/>
    <w:rsid w:val="72A38D3A"/>
    <w:rsid w:val="72BB465D"/>
    <w:rsid w:val="72C3AAA6"/>
    <w:rsid w:val="72DF2096"/>
    <w:rsid w:val="737EE23F"/>
    <w:rsid w:val="73F7FF25"/>
    <w:rsid w:val="73FCC3F0"/>
    <w:rsid w:val="7473D61D"/>
    <w:rsid w:val="749D8949"/>
    <w:rsid w:val="74E43245"/>
    <w:rsid w:val="7513AEDC"/>
    <w:rsid w:val="751C2745"/>
    <w:rsid w:val="753773B1"/>
    <w:rsid w:val="7558D015"/>
    <w:rsid w:val="759029D9"/>
    <w:rsid w:val="759D3DB7"/>
    <w:rsid w:val="75A9A66B"/>
    <w:rsid w:val="75BAC405"/>
    <w:rsid w:val="760985A2"/>
    <w:rsid w:val="76BC67D0"/>
    <w:rsid w:val="7763FEBD"/>
    <w:rsid w:val="77A02935"/>
    <w:rsid w:val="77E4E1FF"/>
    <w:rsid w:val="7839C0AA"/>
    <w:rsid w:val="7929D3D5"/>
    <w:rsid w:val="79346711"/>
    <w:rsid w:val="797F4AEE"/>
    <w:rsid w:val="7AA22561"/>
    <w:rsid w:val="7B135F9C"/>
    <w:rsid w:val="7B37CB11"/>
    <w:rsid w:val="7B60C0C5"/>
    <w:rsid w:val="7B82456F"/>
    <w:rsid w:val="7C57B0AE"/>
    <w:rsid w:val="7C71F7FC"/>
    <w:rsid w:val="7CA25A35"/>
    <w:rsid w:val="7CF571AF"/>
    <w:rsid w:val="7D341AC0"/>
    <w:rsid w:val="7DDB5EA5"/>
    <w:rsid w:val="7E4F076C"/>
    <w:rsid w:val="7E57A652"/>
    <w:rsid w:val="7E9EBA24"/>
    <w:rsid w:val="7EE5DB3E"/>
    <w:rsid w:val="7F12F5D5"/>
    <w:rsid w:val="7F1E0313"/>
    <w:rsid w:val="7F3E7E6F"/>
    <w:rsid w:val="7F55E97C"/>
    <w:rsid w:val="7FFCDC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B04E81A"/>
  <w15:docId w15:val="{F3B774CF-A732-4E39-87F7-54967FF699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Arial Unicode MS" w:hAnsi="Times New Roman" w:cs="Times New Roman"/>
        <w:bdr w:val="nil"/>
        <w:lang w:val="en-GB" w:eastAsia="en-GB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4F00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eastAsia="Times New Roman"/>
      <w:sz w:val="24"/>
      <w:szCs w:val="24"/>
      <w:bdr w:val="none" w:sz="0" w:space="0" w:color="auto"/>
    </w:rPr>
  </w:style>
  <w:style w:type="paragraph" w:styleId="Heading1">
    <w:name w:val="heading 1"/>
    <w:basedOn w:val="Normal"/>
    <w:next w:val="Normal"/>
    <w:link w:val="Heading1Char"/>
    <w:uiPriority w:val="9"/>
    <w:qFormat/>
    <w:rsid w:val="003B22E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EB53B8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</w:pPr>
    <w:rPr>
      <w:rFonts w:ascii="Calibri" w:hAnsi="Calibri" w:cs="Arial Unicode MS"/>
      <w:color w:val="000000"/>
      <w:sz w:val="22"/>
      <w:szCs w:val="22"/>
      <w:u w:color="000000"/>
      <w:lang w:val="en-US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eastAsia="Helvetica Neue" w:hAnsi="Helvetica Neue" w:cs="Helvetica Neue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">
    <w:name w:val="Body"/>
    <w:link w:val="BodyChar"/>
    <w:pPr>
      <w:spacing w:line="276" w:lineRule="auto"/>
    </w:pPr>
    <w:rPr>
      <w:rFonts w:ascii="Calibri" w:hAnsi="Calibri" w:cs="Arial Unicode MS"/>
      <w:color w:val="000000"/>
      <w:sz w:val="22"/>
      <w:szCs w:val="22"/>
      <w:u w:color="000000"/>
      <w:lang w:val="en-US"/>
      <w14:textOutline w14:w="0" w14:cap="flat" w14:cmpd="sng" w14:algn="ctr">
        <w14:noFill/>
        <w14:prstDash w14:val="solid"/>
        <w14:bevel/>
      </w14:textOutline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styleId="ListParagraph">
    <w:name w:val="List Paragraph"/>
    <w:pPr>
      <w:spacing w:line="276" w:lineRule="auto"/>
      <w:ind w:left="720"/>
    </w:pPr>
    <w:rPr>
      <w:rFonts w:ascii="Calibri" w:hAnsi="Calibri" w:cs="Arial Unicode MS"/>
      <w:color w:val="000000"/>
      <w:sz w:val="22"/>
      <w:szCs w:val="22"/>
      <w:u w:color="000000"/>
      <w:lang w:val="en-US"/>
    </w:rPr>
  </w:style>
  <w:style w:type="numbering" w:customStyle="1" w:styleId="ImportedStyle2">
    <w:name w:val="Imported Style 2"/>
    <w:pPr>
      <w:numPr>
        <w:numId w:val="1"/>
      </w:numPr>
    </w:pPr>
  </w:style>
  <w:style w:type="paragraph" w:styleId="NormalWeb">
    <w:name w:val="Normal (Web)"/>
    <w:uiPriority w:val="99"/>
    <w:pPr>
      <w:spacing w:before="100" w:after="100"/>
    </w:pPr>
    <w:rPr>
      <w:rFonts w:cs="Arial Unicode MS"/>
      <w:color w:val="000000"/>
      <w:sz w:val="24"/>
      <w:szCs w:val="24"/>
      <w:u w:color="000000"/>
      <w:lang w:val="en-US"/>
    </w:rPr>
  </w:style>
  <w:style w:type="numbering" w:customStyle="1" w:styleId="ImportedStyle6">
    <w:name w:val="Imported Style 6"/>
    <w:pPr>
      <w:numPr>
        <w:numId w:val="4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  <w:rPr>
      <w:u w:val="single"/>
      <w:lang w:val="en-US"/>
    </w:rPr>
  </w:style>
  <w:style w:type="numbering" w:customStyle="1" w:styleId="ImportedStyle8">
    <w:name w:val="Imported Style 8"/>
    <w:pPr>
      <w:numPr>
        <w:numId w:val="27"/>
      </w:numPr>
    </w:pPr>
  </w:style>
  <w:style w:type="paragraph" w:customStyle="1" w:styleId="EndNoteBibliography">
    <w:name w:val="EndNote Bibliography"/>
    <w:rPr>
      <w:rFonts w:eastAsia="Calibri"/>
      <w:color w:val="000000"/>
      <w:sz w:val="24"/>
      <w:szCs w:val="22"/>
      <w:u w:color="000000"/>
    </w:r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4136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1369"/>
    <w:rPr>
      <w:sz w:val="18"/>
      <w:szCs w:val="18"/>
      <w:lang w:val="en-US" w:eastAsia="en-US"/>
    </w:rPr>
  </w:style>
  <w:style w:type="paragraph" w:styleId="Revision">
    <w:name w:val="Revision"/>
    <w:hidden/>
    <w:uiPriority w:val="99"/>
    <w:semiHidden/>
    <w:rsid w:val="001E7F67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sz w:val="24"/>
      <w:szCs w:val="24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674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F6745"/>
    <w:rPr>
      <w:b/>
      <w:bCs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EB53B8"/>
    <w:rPr>
      <w:rFonts w:eastAsia="Times New Roman"/>
      <w:b/>
      <w:bCs/>
      <w:sz w:val="27"/>
      <w:szCs w:val="27"/>
      <w:bdr w:val="none" w:sz="0" w:space="0" w:color="auto"/>
    </w:rPr>
  </w:style>
  <w:style w:type="character" w:customStyle="1" w:styleId="apple-converted-space">
    <w:name w:val="apple-converted-space"/>
    <w:basedOn w:val="DefaultParagraphFont"/>
    <w:rsid w:val="00EB53B8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D0432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3B22EA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 w:eastAsia="en-US"/>
    </w:rPr>
  </w:style>
  <w:style w:type="paragraph" w:customStyle="1" w:styleId="c-author-listitem">
    <w:name w:val="c-author-list__item"/>
    <w:basedOn w:val="Normal"/>
    <w:rsid w:val="003B22EA"/>
    <w:pPr>
      <w:spacing w:before="100" w:beforeAutospacing="1" w:after="100" w:afterAutospacing="1"/>
    </w:pPr>
  </w:style>
  <w:style w:type="paragraph" w:customStyle="1" w:styleId="c-article-info-details">
    <w:name w:val="c-article-info-details"/>
    <w:basedOn w:val="Normal"/>
    <w:rsid w:val="003B22EA"/>
    <w:pPr>
      <w:spacing w:before="100" w:beforeAutospacing="1" w:after="100" w:afterAutospacing="1"/>
    </w:pPr>
  </w:style>
  <w:style w:type="character" w:customStyle="1" w:styleId="u-visually-hidden">
    <w:name w:val="u-visually-hidden"/>
    <w:basedOn w:val="DefaultParagraphFont"/>
    <w:rsid w:val="003B22EA"/>
  </w:style>
  <w:style w:type="paragraph" w:customStyle="1" w:styleId="c-article-identifiersitem">
    <w:name w:val="c-article-identifiers__item"/>
    <w:basedOn w:val="Normal"/>
    <w:rsid w:val="00921A4D"/>
    <w:pPr>
      <w:spacing w:before="100" w:beforeAutospacing="1" w:after="100" w:afterAutospacing="1"/>
    </w:pPr>
  </w:style>
  <w:style w:type="character" w:customStyle="1" w:styleId="c-article-identifiersopen">
    <w:name w:val="c-article-identifiers__open"/>
    <w:basedOn w:val="DefaultParagraphFont"/>
    <w:rsid w:val="00921A4D"/>
  </w:style>
  <w:style w:type="character" w:styleId="Strong">
    <w:name w:val="Strong"/>
    <w:basedOn w:val="DefaultParagraphFont"/>
    <w:uiPriority w:val="22"/>
    <w:qFormat/>
    <w:rsid w:val="001967C7"/>
    <w:rPr>
      <w:b/>
      <w:bCs/>
    </w:rPr>
  </w:style>
  <w:style w:type="character" w:customStyle="1" w:styleId="cit">
    <w:name w:val="cit"/>
    <w:basedOn w:val="DefaultParagraphFont"/>
    <w:rsid w:val="00CC7BE8"/>
  </w:style>
  <w:style w:type="character" w:customStyle="1" w:styleId="fm-vol-iss-date">
    <w:name w:val="fm-vol-iss-date"/>
    <w:basedOn w:val="DefaultParagraphFont"/>
    <w:rsid w:val="00CC7BE8"/>
  </w:style>
  <w:style w:type="character" w:customStyle="1" w:styleId="doi">
    <w:name w:val="doi"/>
    <w:basedOn w:val="DefaultParagraphFont"/>
    <w:rsid w:val="00CC7BE8"/>
  </w:style>
  <w:style w:type="character" w:customStyle="1" w:styleId="fm-citation-ids-label">
    <w:name w:val="fm-citation-ids-label"/>
    <w:basedOn w:val="DefaultParagraphFont"/>
    <w:rsid w:val="00CC7BE8"/>
  </w:style>
  <w:style w:type="paragraph" w:customStyle="1" w:styleId="Paragraph">
    <w:name w:val="Paragraph"/>
    <w:basedOn w:val="Normal"/>
    <w:rsid w:val="003B0D91"/>
    <w:pPr>
      <w:spacing w:before="120"/>
      <w:ind w:firstLine="720"/>
    </w:pPr>
    <w:rPr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6905A6"/>
    <w:pPr>
      <w:jc w:val="center"/>
    </w:pPr>
  </w:style>
  <w:style w:type="character" w:customStyle="1" w:styleId="BodyChar">
    <w:name w:val="Body Char"/>
    <w:basedOn w:val="DefaultParagraphFont"/>
    <w:link w:val="Body"/>
    <w:rsid w:val="006905A6"/>
    <w:rPr>
      <w:rFonts w:ascii="Calibri" w:hAnsi="Calibri" w:cs="Arial Unicode MS"/>
      <w:color w:val="000000"/>
      <w:sz w:val="22"/>
      <w:szCs w:val="22"/>
      <w:u w:color="000000"/>
      <w:lang w:val="en-US"/>
      <w14:textOutline w14:w="0" w14:cap="flat" w14:cmpd="sng" w14:algn="ctr">
        <w14:noFill/>
        <w14:prstDash w14:val="solid"/>
        <w14:bevel/>
      </w14:textOutline>
    </w:rPr>
  </w:style>
  <w:style w:type="character" w:customStyle="1" w:styleId="EndNoteBibliographyTitleChar">
    <w:name w:val="EndNote Bibliography Title Char"/>
    <w:basedOn w:val="BodyChar"/>
    <w:link w:val="EndNoteBibliographyTitle"/>
    <w:rsid w:val="006905A6"/>
    <w:rPr>
      <w:rFonts w:ascii="Calibri" w:eastAsia="Times New Roman" w:hAnsi="Calibri" w:cs="Arial Unicode MS"/>
      <w:color w:val="000000"/>
      <w:sz w:val="24"/>
      <w:szCs w:val="24"/>
      <w:u w:color="000000"/>
      <w:bdr w:val="none" w:sz="0" w:space="0" w:color="auto"/>
      <w:lang w:val="en-US"/>
      <w14:textOutline w14:w="0" w14:cap="flat" w14:cmpd="sng" w14:algn="ctr">
        <w14:noFill/>
        <w14:prstDash w14:val="solid"/>
        <w14:bevel/>
      </w14:textOutline>
    </w:rPr>
  </w:style>
  <w:style w:type="table" w:styleId="TableGrid">
    <w:name w:val="Table Grid"/>
    <w:basedOn w:val="TableNormal"/>
    <w:uiPriority w:val="59"/>
    <w:rsid w:val="00FB4123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Footer">
    <w:name w:val="footer"/>
    <w:basedOn w:val="Normal"/>
    <w:link w:val="FooterChar"/>
    <w:uiPriority w:val="99"/>
    <w:unhideWhenUsed/>
    <w:rsid w:val="004F4B6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F4B66"/>
    <w:rPr>
      <w:rFonts w:eastAsia="Times New Roman"/>
      <w:sz w:val="24"/>
      <w:szCs w:val="24"/>
      <w:bdr w:val="none" w:sz="0" w:space="0" w:color="auto"/>
    </w:rPr>
  </w:style>
  <w:style w:type="character" w:styleId="PageNumber">
    <w:name w:val="page number"/>
    <w:basedOn w:val="DefaultParagraphFont"/>
    <w:uiPriority w:val="99"/>
    <w:semiHidden/>
    <w:unhideWhenUsed/>
    <w:rsid w:val="004F4B66"/>
  </w:style>
  <w:style w:type="character" w:customStyle="1" w:styleId="citation-part">
    <w:name w:val="citation-part"/>
    <w:basedOn w:val="DefaultParagraphFont"/>
    <w:rsid w:val="001C16D0"/>
  </w:style>
  <w:style w:type="character" w:customStyle="1" w:styleId="docsum-pmid">
    <w:name w:val="docsum-pmid"/>
    <w:basedOn w:val="DefaultParagraphFont"/>
    <w:rsid w:val="001C16D0"/>
  </w:style>
  <w:style w:type="character" w:styleId="UnresolvedMention">
    <w:name w:val="Unresolved Mention"/>
    <w:basedOn w:val="DefaultParagraphFont"/>
    <w:uiPriority w:val="99"/>
    <w:semiHidden/>
    <w:unhideWhenUsed/>
    <w:rsid w:val="002D240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525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2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11013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0384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63490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93968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528875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23354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55817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0337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14741727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866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47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39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35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34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45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08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0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10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7165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204441">
          <w:marLeft w:val="0"/>
          <w:marRight w:val="0"/>
          <w:marTop w:val="3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1848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08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542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78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9255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60102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0166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76291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6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24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97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437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67269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63817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55861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872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185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9415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2839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6773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labs.gosh.nhs.uk/media/1390186/veo-ibd_v10.pdf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panelapp.genomicsengland.co.uk/panels/176/" TargetMode="Externa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D21A3C6-AD49-4B9F-A307-65516F35BF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35</Words>
  <Characters>1344</Characters>
  <Application>Microsoft Office Word</Application>
  <DocSecurity>0</DocSecurity>
  <Lines>11</Lines>
  <Paragraphs>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urner, Dan</dc:creator>
  <cp:lastModifiedBy>Holm Uhlig</cp:lastModifiedBy>
  <cp:revision>2</cp:revision>
  <cp:lastPrinted>2020-06-30T07:34:00Z</cp:lastPrinted>
  <dcterms:created xsi:type="dcterms:W3CDTF">2020-10-11T10:52:00Z</dcterms:created>
  <dcterms:modified xsi:type="dcterms:W3CDTF">2020-10-11T10:52:00Z</dcterms:modified>
</cp:coreProperties>
</file>